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5E431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CF4BD6">
        <w:t xml:space="preserve"> crowd - 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B1290">
        <w:t xml:space="preserve">crowd - 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1D6DE9" w:rsidRDefault="001D6DE9">
      <w:pPr>
        <w:pStyle w:val="TOC1"/>
        <w:tabs>
          <w:tab w:val="right" w:pos="8299"/>
        </w:tabs>
        <w:rPr>
          <w:rFonts w:asciiTheme="minorHAnsi" w:eastAsiaTheme="minorEastAsia" w:hAnsiTheme="minorHAnsi"/>
          <w:b w:val="0"/>
          <w:noProof/>
          <w:sz w:val="22"/>
        </w:rPr>
      </w:pPr>
      <w:r>
        <w:rPr>
          <w:sz w:val="24"/>
          <w:szCs w:val="24"/>
        </w:rPr>
        <w:fldChar w:fldCharType="begin"/>
      </w:r>
      <w:r>
        <w:rPr>
          <w:sz w:val="24"/>
          <w:szCs w:val="24"/>
        </w:rPr>
        <w:instrText xml:space="preserve"> TOC \h \z \t "c1_custom_head_level_2,2,custom_main_head,1,c2_custom_head_level_2,2,c2_custom_head_level_3,3,c3_custom_head_level_2,2,c3_custom_head_level_3,3,c4_custom_head_level_2,2,c5_custom_head_level_2,2" </w:instrText>
      </w:r>
      <w:r>
        <w:rPr>
          <w:sz w:val="24"/>
          <w:szCs w:val="24"/>
        </w:rPr>
        <w:fldChar w:fldCharType="separate"/>
      </w:r>
      <w:hyperlink w:anchor="_Toc445689213" w:history="1">
        <w:r w:rsidRPr="00E10D74">
          <w:rPr>
            <w:rStyle w:val="Hyperlink"/>
            <w:noProof/>
          </w:rPr>
          <w:t>CBTLS – Community Based Train Locating System</w:t>
        </w:r>
        <w:r>
          <w:rPr>
            <w:noProof/>
            <w:webHidden/>
          </w:rPr>
          <w:tab/>
        </w:r>
        <w:r>
          <w:rPr>
            <w:noProof/>
            <w:webHidden/>
          </w:rPr>
          <w:fldChar w:fldCharType="begin"/>
        </w:r>
        <w:r>
          <w:rPr>
            <w:noProof/>
            <w:webHidden/>
          </w:rPr>
          <w:instrText xml:space="preserve"> PAGEREF _Toc445689213 \h </w:instrText>
        </w:r>
        <w:r>
          <w:rPr>
            <w:noProof/>
            <w:webHidden/>
          </w:rPr>
        </w:r>
        <w:r>
          <w:rPr>
            <w:noProof/>
            <w:webHidden/>
          </w:rPr>
          <w:fldChar w:fldCharType="separate"/>
        </w:r>
        <w:r>
          <w:rPr>
            <w:noProof/>
            <w:webHidden/>
          </w:rPr>
          <w:t>1</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4" w:history="1">
        <w:r w:rsidRPr="00E10D74">
          <w:rPr>
            <w:rStyle w:val="Hyperlink"/>
            <w:noProof/>
          </w:rPr>
          <w:t>1.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14 \h </w:instrText>
        </w:r>
        <w:r>
          <w:rPr>
            <w:noProof/>
            <w:webHidden/>
          </w:rPr>
        </w:r>
        <w:r>
          <w:rPr>
            <w:noProof/>
            <w:webHidden/>
          </w:rPr>
          <w:fldChar w:fldCharType="separate"/>
        </w:r>
        <w:r>
          <w:rPr>
            <w:noProof/>
            <w:webHidden/>
          </w:rPr>
          <w:t>1</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5" w:history="1">
        <w:r w:rsidRPr="00E10D74">
          <w:rPr>
            <w:rStyle w:val="Hyperlink"/>
            <w:noProof/>
          </w:rPr>
          <w:t>1.2</w:t>
        </w:r>
        <w:r>
          <w:rPr>
            <w:rFonts w:asciiTheme="minorHAnsi" w:eastAsiaTheme="minorEastAsia" w:hAnsiTheme="minorHAnsi"/>
            <w:b w:val="0"/>
            <w:noProof/>
            <w:sz w:val="22"/>
          </w:rPr>
          <w:tab/>
        </w:r>
        <w:r w:rsidRPr="00E10D74">
          <w:rPr>
            <w:rStyle w:val="Hyperlink"/>
            <w:noProof/>
          </w:rPr>
          <w:t>Background and Motivation</w:t>
        </w:r>
        <w:r>
          <w:rPr>
            <w:noProof/>
            <w:webHidden/>
          </w:rPr>
          <w:tab/>
        </w:r>
        <w:r>
          <w:rPr>
            <w:noProof/>
            <w:webHidden/>
          </w:rPr>
          <w:fldChar w:fldCharType="begin"/>
        </w:r>
        <w:r>
          <w:rPr>
            <w:noProof/>
            <w:webHidden/>
          </w:rPr>
          <w:instrText xml:space="preserve"> PAGEREF _Toc445689215 \h </w:instrText>
        </w:r>
        <w:r>
          <w:rPr>
            <w:noProof/>
            <w:webHidden/>
          </w:rPr>
        </w:r>
        <w:r>
          <w:rPr>
            <w:noProof/>
            <w:webHidden/>
          </w:rPr>
          <w:fldChar w:fldCharType="separate"/>
        </w:r>
        <w:r>
          <w:rPr>
            <w:noProof/>
            <w:webHidden/>
          </w:rPr>
          <w:t>1</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6" w:history="1">
        <w:r w:rsidRPr="00E10D74">
          <w:rPr>
            <w:rStyle w:val="Hyperlink"/>
            <w:noProof/>
          </w:rPr>
          <w:t>1.3</w:t>
        </w:r>
        <w:r>
          <w:rPr>
            <w:rFonts w:asciiTheme="minorHAnsi" w:eastAsiaTheme="minorEastAsia" w:hAnsiTheme="minorHAnsi"/>
            <w:b w:val="0"/>
            <w:noProof/>
            <w:sz w:val="22"/>
          </w:rPr>
          <w:tab/>
        </w:r>
        <w:r w:rsidRPr="00E10D74">
          <w:rPr>
            <w:rStyle w:val="Hyperlink"/>
            <w:noProof/>
          </w:rPr>
          <w:t>Aims and Objectives of the CBTLS</w:t>
        </w:r>
        <w:r>
          <w:rPr>
            <w:noProof/>
            <w:webHidden/>
          </w:rPr>
          <w:tab/>
        </w:r>
        <w:r>
          <w:rPr>
            <w:noProof/>
            <w:webHidden/>
          </w:rPr>
          <w:fldChar w:fldCharType="begin"/>
        </w:r>
        <w:r>
          <w:rPr>
            <w:noProof/>
            <w:webHidden/>
          </w:rPr>
          <w:instrText xml:space="preserve"> PAGEREF _Toc445689216 \h </w:instrText>
        </w:r>
        <w:r>
          <w:rPr>
            <w:noProof/>
            <w:webHidden/>
          </w:rPr>
        </w:r>
        <w:r>
          <w:rPr>
            <w:noProof/>
            <w:webHidden/>
          </w:rPr>
          <w:fldChar w:fldCharType="separate"/>
        </w:r>
        <w:r>
          <w:rPr>
            <w:noProof/>
            <w:webHidden/>
          </w:rPr>
          <w:t>5</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7" w:history="1">
        <w:r w:rsidRPr="00E10D74">
          <w:rPr>
            <w:rStyle w:val="Hyperlink"/>
            <w:noProof/>
          </w:rPr>
          <w:t>1.4</w:t>
        </w:r>
        <w:r>
          <w:rPr>
            <w:rFonts w:asciiTheme="minorHAnsi" w:eastAsiaTheme="minorEastAsia" w:hAnsiTheme="minorHAnsi"/>
            <w:b w:val="0"/>
            <w:noProof/>
            <w:sz w:val="22"/>
          </w:rPr>
          <w:tab/>
        </w:r>
        <w:r w:rsidRPr="00E10D74">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689217 \h </w:instrText>
        </w:r>
        <w:r>
          <w:rPr>
            <w:noProof/>
            <w:webHidden/>
          </w:rPr>
        </w:r>
        <w:r>
          <w:rPr>
            <w:noProof/>
            <w:webHidden/>
          </w:rPr>
          <w:fldChar w:fldCharType="separate"/>
        </w:r>
        <w:r>
          <w:rPr>
            <w:noProof/>
            <w:webHidden/>
          </w:rPr>
          <w:t>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8" w:history="1">
        <w:r w:rsidRPr="00E10D74">
          <w:rPr>
            <w:rStyle w:val="Hyperlink"/>
            <w:noProof/>
          </w:rPr>
          <w:t>1.5</w:t>
        </w:r>
        <w:r>
          <w:rPr>
            <w:rFonts w:asciiTheme="minorHAnsi" w:eastAsiaTheme="minorEastAsia" w:hAnsiTheme="minorHAnsi"/>
            <w:b w:val="0"/>
            <w:noProof/>
            <w:sz w:val="22"/>
          </w:rPr>
          <w:tab/>
        </w:r>
        <w:r w:rsidRPr="00E10D74">
          <w:rPr>
            <w:rStyle w:val="Hyperlink"/>
            <w:noProof/>
          </w:rPr>
          <w:t>Structure of the Dissertation</w:t>
        </w:r>
        <w:r>
          <w:rPr>
            <w:noProof/>
            <w:webHidden/>
          </w:rPr>
          <w:tab/>
        </w:r>
        <w:r>
          <w:rPr>
            <w:noProof/>
            <w:webHidden/>
          </w:rPr>
          <w:fldChar w:fldCharType="begin"/>
        </w:r>
        <w:r>
          <w:rPr>
            <w:noProof/>
            <w:webHidden/>
          </w:rPr>
          <w:instrText xml:space="preserve"> PAGEREF _Toc445689218 \h </w:instrText>
        </w:r>
        <w:r>
          <w:rPr>
            <w:noProof/>
            <w:webHidden/>
          </w:rPr>
        </w:r>
        <w:r>
          <w:rPr>
            <w:noProof/>
            <w:webHidden/>
          </w:rPr>
          <w:fldChar w:fldCharType="separate"/>
        </w:r>
        <w:r>
          <w:rPr>
            <w:noProof/>
            <w:webHidden/>
          </w:rPr>
          <w:t>1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19" w:history="1">
        <w:r w:rsidRPr="00E10D74">
          <w:rPr>
            <w:rStyle w:val="Hyperlink"/>
            <w:noProof/>
          </w:rPr>
          <w:t>1.6</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19 \h </w:instrText>
        </w:r>
        <w:r>
          <w:rPr>
            <w:noProof/>
            <w:webHidden/>
          </w:rPr>
        </w:r>
        <w:r>
          <w:rPr>
            <w:noProof/>
            <w:webHidden/>
          </w:rPr>
          <w:fldChar w:fldCharType="separate"/>
        </w:r>
        <w:r>
          <w:rPr>
            <w:noProof/>
            <w:webHidden/>
          </w:rPr>
          <w:t>11</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20" w:history="1">
        <w:r w:rsidRPr="00E10D74">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689220 \h </w:instrText>
        </w:r>
        <w:r>
          <w:rPr>
            <w:noProof/>
            <w:webHidden/>
          </w:rPr>
        </w:r>
        <w:r>
          <w:rPr>
            <w:noProof/>
            <w:webHidden/>
          </w:rPr>
          <w:fldChar w:fldCharType="separate"/>
        </w:r>
        <w:r>
          <w:rPr>
            <w:noProof/>
            <w:webHidden/>
          </w:rPr>
          <w:t>12</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21" w:history="1">
        <w:r w:rsidRPr="00E10D74">
          <w:rPr>
            <w:rStyle w:val="Hyperlink"/>
            <w:noProof/>
          </w:rPr>
          <w:t>2.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21 \h </w:instrText>
        </w:r>
        <w:r>
          <w:rPr>
            <w:noProof/>
            <w:webHidden/>
          </w:rPr>
        </w:r>
        <w:r>
          <w:rPr>
            <w:noProof/>
            <w:webHidden/>
          </w:rPr>
          <w:fldChar w:fldCharType="separate"/>
        </w:r>
        <w:r>
          <w:rPr>
            <w:noProof/>
            <w:webHidden/>
          </w:rPr>
          <w:t>12</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22" w:history="1">
        <w:r w:rsidRPr="00E10D74">
          <w:rPr>
            <w:rStyle w:val="Hyperlink"/>
            <w:noProof/>
          </w:rPr>
          <w:t>2.2</w:t>
        </w:r>
        <w:r>
          <w:rPr>
            <w:rFonts w:asciiTheme="minorHAnsi" w:eastAsiaTheme="minorEastAsia" w:hAnsiTheme="minorHAnsi"/>
            <w:b w:val="0"/>
            <w:noProof/>
            <w:sz w:val="22"/>
          </w:rPr>
          <w:tab/>
        </w:r>
        <w:r w:rsidRPr="00E10D74">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689222 \h </w:instrText>
        </w:r>
        <w:r>
          <w:rPr>
            <w:noProof/>
            <w:webHidden/>
          </w:rPr>
        </w:r>
        <w:r>
          <w:rPr>
            <w:noProof/>
            <w:webHidden/>
          </w:rPr>
          <w:fldChar w:fldCharType="separate"/>
        </w:r>
        <w:r>
          <w:rPr>
            <w:noProof/>
            <w:webHidden/>
          </w:rPr>
          <w:t>1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3" w:history="1">
        <w:r w:rsidRPr="00E10D74">
          <w:rPr>
            <w:rStyle w:val="Hyperlink"/>
            <w:noProof/>
          </w:rPr>
          <w:t>2.2.1</w:t>
        </w:r>
        <w:r>
          <w:rPr>
            <w:rFonts w:asciiTheme="minorHAnsi" w:eastAsiaTheme="minorEastAsia" w:hAnsiTheme="minorHAnsi"/>
            <w:b w:val="0"/>
            <w:noProof/>
            <w:sz w:val="22"/>
          </w:rPr>
          <w:tab/>
        </w:r>
        <w:r w:rsidRPr="00E10D74">
          <w:rPr>
            <w:rStyle w:val="Hyperlink"/>
            <w:noProof/>
          </w:rPr>
          <w:t>eService by The Department of Railways [7]</w:t>
        </w:r>
        <w:r>
          <w:rPr>
            <w:noProof/>
            <w:webHidden/>
          </w:rPr>
          <w:tab/>
        </w:r>
        <w:r>
          <w:rPr>
            <w:noProof/>
            <w:webHidden/>
          </w:rPr>
          <w:fldChar w:fldCharType="begin"/>
        </w:r>
        <w:r>
          <w:rPr>
            <w:noProof/>
            <w:webHidden/>
          </w:rPr>
          <w:instrText xml:space="preserve"> PAGEREF _Toc445689223 \h </w:instrText>
        </w:r>
        <w:r>
          <w:rPr>
            <w:noProof/>
            <w:webHidden/>
          </w:rPr>
        </w:r>
        <w:r>
          <w:rPr>
            <w:noProof/>
            <w:webHidden/>
          </w:rPr>
          <w:fldChar w:fldCharType="separate"/>
        </w:r>
        <w:r>
          <w:rPr>
            <w:noProof/>
            <w:webHidden/>
          </w:rPr>
          <w:t>1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4" w:history="1">
        <w:r w:rsidRPr="00E10D74">
          <w:rPr>
            <w:rStyle w:val="Hyperlink"/>
            <w:noProof/>
          </w:rPr>
          <w:t>2.2.2</w:t>
        </w:r>
        <w:r>
          <w:rPr>
            <w:rFonts w:asciiTheme="minorHAnsi" w:eastAsiaTheme="minorEastAsia" w:hAnsiTheme="minorHAnsi"/>
            <w:b w:val="0"/>
            <w:noProof/>
            <w:sz w:val="22"/>
          </w:rPr>
          <w:tab/>
        </w:r>
        <w:r w:rsidRPr="00E10D74">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689224 \h </w:instrText>
        </w:r>
        <w:r>
          <w:rPr>
            <w:noProof/>
            <w:webHidden/>
          </w:rPr>
        </w:r>
        <w:r>
          <w:rPr>
            <w:noProof/>
            <w:webHidden/>
          </w:rPr>
          <w:fldChar w:fldCharType="separate"/>
        </w:r>
        <w:r>
          <w:rPr>
            <w:noProof/>
            <w:webHidden/>
          </w:rPr>
          <w:t>16</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5" w:history="1">
        <w:r w:rsidRPr="00E10D74">
          <w:rPr>
            <w:rStyle w:val="Hyperlink"/>
            <w:noProof/>
          </w:rPr>
          <w:t>2.2.3</w:t>
        </w:r>
        <w:r>
          <w:rPr>
            <w:rFonts w:asciiTheme="minorHAnsi" w:eastAsiaTheme="minorEastAsia" w:hAnsiTheme="minorHAnsi"/>
            <w:b w:val="0"/>
            <w:noProof/>
            <w:sz w:val="22"/>
          </w:rPr>
          <w:tab/>
        </w:r>
        <w:r w:rsidRPr="00E10D74">
          <w:rPr>
            <w:rStyle w:val="Hyperlink"/>
            <w:noProof/>
          </w:rPr>
          <w:t>GPS based train movement tracking system by Sri Lanka Railway with University of Colombo [3]</w:t>
        </w:r>
        <w:r>
          <w:rPr>
            <w:noProof/>
            <w:webHidden/>
          </w:rPr>
          <w:tab/>
        </w:r>
        <w:r>
          <w:rPr>
            <w:noProof/>
            <w:webHidden/>
          </w:rPr>
          <w:fldChar w:fldCharType="begin"/>
        </w:r>
        <w:r>
          <w:rPr>
            <w:noProof/>
            <w:webHidden/>
          </w:rPr>
          <w:instrText xml:space="preserve"> PAGEREF _Toc445689225 \h </w:instrText>
        </w:r>
        <w:r>
          <w:rPr>
            <w:noProof/>
            <w:webHidden/>
          </w:rPr>
        </w:r>
        <w:r>
          <w:rPr>
            <w:noProof/>
            <w:webHidden/>
          </w:rPr>
          <w:fldChar w:fldCharType="separate"/>
        </w:r>
        <w:r>
          <w:rPr>
            <w:noProof/>
            <w:webHidden/>
          </w:rPr>
          <w:t>17</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6" w:history="1">
        <w:r w:rsidRPr="00E10D74">
          <w:rPr>
            <w:rStyle w:val="Hyperlink"/>
            <w:noProof/>
          </w:rPr>
          <w:t>2.2.4</w:t>
        </w:r>
        <w:r>
          <w:rPr>
            <w:rFonts w:asciiTheme="minorHAnsi" w:eastAsiaTheme="minorEastAsia" w:hAnsiTheme="minorHAnsi"/>
            <w:b w:val="0"/>
            <w:noProof/>
            <w:sz w:val="22"/>
          </w:rPr>
          <w:tab/>
        </w:r>
        <w:r w:rsidRPr="00E10D74">
          <w:rPr>
            <w:rStyle w:val="Hyperlink"/>
            <w:noProof/>
          </w:rPr>
          <w:t>A proposed system - GPS/GSM based train tracking system – utilizing mobile networks to support public transportation [4]</w:t>
        </w:r>
        <w:r>
          <w:rPr>
            <w:noProof/>
            <w:webHidden/>
          </w:rPr>
          <w:tab/>
        </w:r>
        <w:r>
          <w:rPr>
            <w:noProof/>
            <w:webHidden/>
          </w:rPr>
          <w:fldChar w:fldCharType="begin"/>
        </w:r>
        <w:r>
          <w:rPr>
            <w:noProof/>
            <w:webHidden/>
          </w:rPr>
          <w:instrText xml:space="preserve"> PAGEREF _Toc445689226 \h </w:instrText>
        </w:r>
        <w:r>
          <w:rPr>
            <w:noProof/>
            <w:webHidden/>
          </w:rPr>
        </w:r>
        <w:r>
          <w:rPr>
            <w:noProof/>
            <w:webHidden/>
          </w:rPr>
          <w:fldChar w:fldCharType="separate"/>
        </w:r>
        <w:r>
          <w:rPr>
            <w:noProof/>
            <w:webHidden/>
          </w:rPr>
          <w:t>18</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27" w:history="1">
        <w:r w:rsidRPr="00E10D74">
          <w:rPr>
            <w:rStyle w:val="Hyperlink"/>
            <w:noProof/>
          </w:rPr>
          <w:t>2.2.5</w:t>
        </w:r>
        <w:r>
          <w:rPr>
            <w:rFonts w:asciiTheme="minorHAnsi" w:eastAsiaTheme="minorEastAsia" w:hAnsiTheme="minorHAnsi"/>
            <w:b w:val="0"/>
            <w:noProof/>
            <w:sz w:val="22"/>
          </w:rPr>
          <w:tab/>
        </w:r>
        <w:r w:rsidRPr="00E10D74">
          <w:rPr>
            <w:rStyle w:val="Hyperlink"/>
            <w:noProof/>
          </w:rPr>
          <w:t>GPS based tracking system for trains in Sri Lanka [5]</w:t>
        </w:r>
        <w:r>
          <w:rPr>
            <w:noProof/>
            <w:webHidden/>
          </w:rPr>
          <w:tab/>
        </w:r>
        <w:r>
          <w:rPr>
            <w:noProof/>
            <w:webHidden/>
          </w:rPr>
          <w:fldChar w:fldCharType="begin"/>
        </w:r>
        <w:r>
          <w:rPr>
            <w:noProof/>
            <w:webHidden/>
          </w:rPr>
          <w:instrText xml:space="preserve"> PAGEREF _Toc445689227 \h </w:instrText>
        </w:r>
        <w:r>
          <w:rPr>
            <w:noProof/>
            <w:webHidden/>
          </w:rPr>
        </w:r>
        <w:r>
          <w:rPr>
            <w:noProof/>
            <w:webHidden/>
          </w:rPr>
          <w:fldChar w:fldCharType="separate"/>
        </w:r>
        <w:r>
          <w:rPr>
            <w:noProof/>
            <w:webHidden/>
          </w:rPr>
          <w:t>19</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28" w:history="1">
        <w:r w:rsidRPr="00E10D74">
          <w:rPr>
            <w:rStyle w:val="Hyperlink"/>
            <w:noProof/>
          </w:rPr>
          <w:t>2.3</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28 \h </w:instrText>
        </w:r>
        <w:r>
          <w:rPr>
            <w:noProof/>
            <w:webHidden/>
          </w:rPr>
        </w:r>
        <w:r>
          <w:rPr>
            <w:noProof/>
            <w:webHidden/>
          </w:rPr>
          <w:fldChar w:fldCharType="separate"/>
        </w:r>
        <w:r>
          <w:rPr>
            <w:noProof/>
            <w:webHidden/>
          </w:rPr>
          <w:t>19</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29" w:history="1">
        <w:r w:rsidRPr="00E10D74">
          <w:rPr>
            <w:rStyle w:val="Hyperlink"/>
            <w:noProof/>
          </w:rPr>
          <w:t>CBTLS – designed to cater real time data</w:t>
        </w:r>
        <w:r>
          <w:rPr>
            <w:noProof/>
            <w:webHidden/>
          </w:rPr>
          <w:tab/>
        </w:r>
        <w:r>
          <w:rPr>
            <w:noProof/>
            <w:webHidden/>
          </w:rPr>
          <w:fldChar w:fldCharType="begin"/>
        </w:r>
        <w:r>
          <w:rPr>
            <w:noProof/>
            <w:webHidden/>
          </w:rPr>
          <w:instrText xml:space="preserve"> PAGEREF _Toc445689229 \h </w:instrText>
        </w:r>
        <w:r>
          <w:rPr>
            <w:noProof/>
            <w:webHidden/>
          </w:rPr>
        </w:r>
        <w:r>
          <w:rPr>
            <w:noProof/>
            <w:webHidden/>
          </w:rPr>
          <w:fldChar w:fldCharType="separate"/>
        </w:r>
        <w:r>
          <w:rPr>
            <w:noProof/>
            <w:webHidden/>
          </w:rPr>
          <w:t>2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30" w:history="1">
        <w:r w:rsidRPr="00E10D74">
          <w:rPr>
            <w:rStyle w:val="Hyperlink"/>
            <w:noProof/>
          </w:rPr>
          <w:t>3.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30 \h </w:instrText>
        </w:r>
        <w:r>
          <w:rPr>
            <w:noProof/>
            <w:webHidden/>
          </w:rPr>
        </w:r>
        <w:r>
          <w:rPr>
            <w:noProof/>
            <w:webHidden/>
          </w:rPr>
          <w:fldChar w:fldCharType="separate"/>
        </w:r>
        <w:r>
          <w:rPr>
            <w:noProof/>
            <w:webHidden/>
          </w:rPr>
          <w:t>2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31" w:history="1">
        <w:r w:rsidRPr="00E10D74">
          <w:rPr>
            <w:rStyle w:val="Hyperlink"/>
            <w:noProof/>
          </w:rPr>
          <w:t>3.2</w:t>
        </w:r>
        <w:r>
          <w:rPr>
            <w:rFonts w:asciiTheme="minorHAnsi" w:eastAsiaTheme="minorEastAsia" w:hAnsiTheme="minorHAnsi"/>
            <w:b w:val="0"/>
            <w:noProof/>
            <w:sz w:val="22"/>
          </w:rPr>
          <w:tab/>
        </w:r>
        <w:r w:rsidRPr="00E10D74">
          <w:rPr>
            <w:rStyle w:val="Hyperlink"/>
            <w:noProof/>
          </w:rPr>
          <w:t>Design Considerations</w:t>
        </w:r>
        <w:r>
          <w:rPr>
            <w:noProof/>
            <w:webHidden/>
          </w:rPr>
          <w:tab/>
        </w:r>
        <w:r>
          <w:rPr>
            <w:noProof/>
            <w:webHidden/>
          </w:rPr>
          <w:fldChar w:fldCharType="begin"/>
        </w:r>
        <w:r>
          <w:rPr>
            <w:noProof/>
            <w:webHidden/>
          </w:rPr>
          <w:instrText xml:space="preserve"> PAGEREF _Toc445689231 \h </w:instrText>
        </w:r>
        <w:r>
          <w:rPr>
            <w:noProof/>
            <w:webHidden/>
          </w:rPr>
        </w:r>
        <w:r>
          <w:rPr>
            <w:noProof/>
            <w:webHidden/>
          </w:rPr>
          <w:fldChar w:fldCharType="separate"/>
        </w:r>
        <w:r>
          <w:rPr>
            <w:noProof/>
            <w:webHidden/>
          </w:rPr>
          <w:t>21</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2" w:history="1">
        <w:r w:rsidRPr="00E10D74">
          <w:rPr>
            <w:rStyle w:val="Hyperlink"/>
            <w:noProof/>
          </w:rPr>
          <w:t>3.2.1</w:t>
        </w:r>
        <w:r>
          <w:rPr>
            <w:rFonts w:asciiTheme="minorHAnsi" w:eastAsiaTheme="minorEastAsia" w:hAnsiTheme="minorHAnsi"/>
            <w:b w:val="0"/>
            <w:noProof/>
            <w:sz w:val="22"/>
          </w:rPr>
          <w:tab/>
        </w:r>
        <w:r w:rsidRPr="00E10D74">
          <w:rPr>
            <w:rStyle w:val="Hyperlink"/>
            <w:noProof/>
          </w:rPr>
          <w:t>UI Considerations</w:t>
        </w:r>
        <w:r>
          <w:rPr>
            <w:noProof/>
            <w:webHidden/>
          </w:rPr>
          <w:tab/>
        </w:r>
        <w:r>
          <w:rPr>
            <w:noProof/>
            <w:webHidden/>
          </w:rPr>
          <w:fldChar w:fldCharType="begin"/>
        </w:r>
        <w:r>
          <w:rPr>
            <w:noProof/>
            <w:webHidden/>
          </w:rPr>
          <w:instrText xml:space="preserve"> PAGEREF _Toc445689232 \h </w:instrText>
        </w:r>
        <w:r>
          <w:rPr>
            <w:noProof/>
            <w:webHidden/>
          </w:rPr>
        </w:r>
        <w:r>
          <w:rPr>
            <w:noProof/>
            <w:webHidden/>
          </w:rPr>
          <w:fldChar w:fldCharType="separate"/>
        </w:r>
        <w:r>
          <w:rPr>
            <w:noProof/>
            <w:webHidden/>
          </w:rPr>
          <w:t>21</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3" w:history="1">
        <w:r w:rsidRPr="00E10D74">
          <w:rPr>
            <w:rStyle w:val="Hyperlink"/>
            <w:noProof/>
          </w:rPr>
          <w:t>3.2.2</w:t>
        </w:r>
        <w:r>
          <w:rPr>
            <w:rFonts w:asciiTheme="minorHAnsi" w:eastAsiaTheme="minorEastAsia" w:hAnsiTheme="minorHAnsi"/>
            <w:b w:val="0"/>
            <w:noProof/>
            <w:sz w:val="22"/>
          </w:rPr>
          <w:tab/>
        </w:r>
        <w:r w:rsidRPr="00E10D74">
          <w:rPr>
            <w:rStyle w:val="Hyperlink"/>
            <w:noProof/>
          </w:rPr>
          <w:t>Data Model Design</w:t>
        </w:r>
        <w:r>
          <w:rPr>
            <w:noProof/>
            <w:webHidden/>
          </w:rPr>
          <w:tab/>
        </w:r>
        <w:r>
          <w:rPr>
            <w:noProof/>
            <w:webHidden/>
          </w:rPr>
          <w:fldChar w:fldCharType="begin"/>
        </w:r>
        <w:r>
          <w:rPr>
            <w:noProof/>
            <w:webHidden/>
          </w:rPr>
          <w:instrText xml:space="preserve"> PAGEREF _Toc445689233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4" w:history="1">
        <w:r w:rsidRPr="00E10D74">
          <w:rPr>
            <w:rStyle w:val="Hyperlink"/>
            <w:noProof/>
          </w:rPr>
          <w:t>3.2.3</w:t>
        </w:r>
        <w:r>
          <w:rPr>
            <w:rFonts w:asciiTheme="minorHAnsi" w:eastAsiaTheme="minorEastAsia" w:hAnsiTheme="minorHAnsi"/>
            <w:b w:val="0"/>
            <w:noProof/>
            <w:sz w:val="22"/>
          </w:rPr>
          <w:tab/>
        </w:r>
        <w:r w:rsidRPr="00E10D74">
          <w:rPr>
            <w:rStyle w:val="Hyperlink"/>
            <w:noProof/>
          </w:rPr>
          <w:t>Uses of Design Pattern</w:t>
        </w:r>
        <w:r>
          <w:rPr>
            <w:noProof/>
            <w:webHidden/>
          </w:rPr>
          <w:tab/>
        </w:r>
        <w:r>
          <w:rPr>
            <w:noProof/>
            <w:webHidden/>
          </w:rPr>
          <w:fldChar w:fldCharType="begin"/>
        </w:r>
        <w:r>
          <w:rPr>
            <w:noProof/>
            <w:webHidden/>
          </w:rPr>
          <w:instrText xml:space="preserve"> PAGEREF _Toc445689234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5" w:history="1">
        <w:r w:rsidRPr="00E10D74">
          <w:rPr>
            <w:rStyle w:val="Hyperlink"/>
            <w:noProof/>
          </w:rPr>
          <w:t>3.2.4</w:t>
        </w:r>
        <w:r>
          <w:rPr>
            <w:rFonts w:asciiTheme="minorHAnsi" w:eastAsiaTheme="minorEastAsia" w:hAnsiTheme="minorHAnsi"/>
            <w:b w:val="0"/>
            <w:noProof/>
            <w:sz w:val="22"/>
          </w:rPr>
          <w:tab/>
        </w:r>
        <w:r w:rsidRPr="00E10D74">
          <w:rPr>
            <w:rStyle w:val="Hyperlink"/>
            <w:noProof/>
          </w:rPr>
          <w:t>Connection Pooling</w:t>
        </w:r>
        <w:r>
          <w:rPr>
            <w:noProof/>
            <w:webHidden/>
          </w:rPr>
          <w:tab/>
        </w:r>
        <w:r>
          <w:rPr>
            <w:noProof/>
            <w:webHidden/>
          </w:rPr>
          <w:fldChar w:fldCharType="begin"/>
        </w:r>
        <w:r>
          <w:rPr>
            <w:noProof/>
            <w:webHidden/>
          </w:rPr>
          <w:instrText xml:space="preserve"> PAGEREF _Toc445689235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6" w:history="1">
        <w:r w:rsidRPr="00E10D74">
          <w:rPr>
            <w:rStyle w:val="Hyperlink"/>
            <w:noProof/>
          </w:rPr>
          <w:t>3.2.5</w:t>
        </w:r>
        <w:r>
          <w:rPr>
            <w:rFonts w:asciiTheme="minorHAnsi" w:eastAsiaTheme="minorEastAsia" w:hAnsiTheme="minorHAnsi"/>
            <w:b w:val="0"/>
            <w:noProof/>
            <w:sz w:val="22"/>
          </w:rPr>
          <w:tab/>
        </w:r>
        <w:r w:rsidRPr="00E10D74">
          <w:rPr>
            <w:rStyle w:val="Hyperlink"/>
            <w:noProof/>
          </w:rPr>
          <w:t>Transaction and rollback</w:t>
        </w:r>
        <w:r>
          <w:rPr>
            <w:noProof/>
            <w:webHidden/>
          </w:rPr>
          <w:tab/>
        </w:r>
        <w:r>
          <w:rPr>
            <w:noProof/>
            <w:webHidden/>
          </w:rPr>
          <w:fldChar w:fldCharType="begin"/>
        </w:r>
        <w:r>
          <w:rPr>
            <w:noProof/>
            <w:webHidden/>
          </w:rPr>
          <w:instrText xml:space="preserve"> PAGEREF _Toc445689236 \h </w:instrText>
        </w:r>
        <w:r>
          <w:rPr>
            <w:noProof/>
            <w:webHidden/>
          </w:rPr>
        </w:r>
        <w:r>
          <w:rPr>
            <w:noProof/>
            <w:webHidden/>
          </w:rPr>
          <w:fldChar w:fldCharType="separate"/>
        </w:r>
        <w:r>
          <w:rPr>
            <w:noProof/>
            <w:webHidden/>
          </w:rPr>
          <w:t>22</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7" w:history="1">
        <w:r w:rsidRPr="00E10D74">
          <w:rPr>
            <w:rStyle w:val="Hyperlink"/>
            <w:noProof/>
          </w:rPr>
          <w:t>3.2.6</w:t>
        </w:r>
        <w:r>
          <w:rPr>
            <w:rFonts w:asciiTheme="minorHAnsi" w:eastAsiaTheme="minorEastAsia" w:hAnsiTheme="minorHAnsi"/>
            <w:b w:val="0"/>
            <w:noProof/>
            <w:sz w:val="22"/>
          </w:rPr>
          <w:tab/>
        </w:r>
        <w:r w:rsidRPr="00E10D74">
          <w:rPr>
            <w:rStyle w:val="Hyperlink"/>
            <w:noProof/>
          </w:rPr>
          <w:t>Concurrent access</w:t>
        </w:r>
        <w:r>
          <w:rPr>
            <w:noProof/>
            <w:webHidden/>
          </w:rPr>
          <w:tab/>
        </w:r>
        <w:r>
          <w:rPr>
            <w:noProof/>
            <w:webHidden/>
          </w:rPr>
          <w:fldChar w:fldCharType="begin"/>
        </w:r>
        <w:r>
          <w:rPr>
            <w:noProof/>
            <w:webHidden/>
          </w:rPr>
          <w:instrText xml:space="preserve"> PAGEREF _Toc445689237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8" w:history="1">
        <w:r w:rsidRPr="00E10D74">
          <w:rPr>
            <w:rStyle w:val="Hyperlink"/>
            <w:noProof/>
          </w:rPr>
          <w:t>3.2.7</w:t>
        </w:r>
        <w:r>
          <w:rPr>
            <w:rFonts w:asciiTheme="minorHAnsi" w:eastAsiaTheme="minorEastAsia" w:hAnsiTheme="minorHAnsi"/>
            <w:b w:val="0"/>
            <w:noProof/>
            <w:sz w:val="22"/>
          </w:rPr>
          <w:tab/>
        </w:r>
        <w:r w:rsidRPr="00E10D74">
          <w:rPr>
            <w:rStyle w:val="Hyperlink"/>
            <w:noProof/>
          </w:rPr>
          <w:t>Clustering support</w:t>
        </w:r>
        <w:r>
          <w:rPr>
            <w:noProof/>
            <w:webHidden/>
          </w:rPr>
          <w:tab/>
        </w:r>
        <w:r>
          <w:rPr>
            <w:noProof/>
            <w:webHidden/>
          </w:rPr>
          <w:fldChar w:fldCharType="begin"/>
        </w:r>
        <w:r>
          <w:rPr>
            <w:noProof/>
            <w:webHidden/>
          </w:rPr>
          <w:instrText xml:space="preserve"> PAGEREF _Toc445689238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39" w:history="1">
        <w:r w:rsidRPr="00E10D74">
          <w:rPr>
            <w:rStyle w:val="Hyperlink"/>
            <w:noProof/>
          </w:rPr>
          <w:t>3.2.8</w:t>
        </w:r>
        <w:r>
          <w:rPr>
            <w:rFonts w:asciiTheme="minorHAnsi" w:eastAsiaTheme="minorEastAsia" w:hAnsiTheme="minorHAnsi"/>
            <w:b w:val="0"/>
            <w:noProof/>
            <w:sz w:val="22"/>
          </w:rPr>
          <w:tab/>
        </w:r>
        <w:r w:rsidRPr="00E10D74">
          <w:rPr>
            <w:rStyle w:val="Hyperlink"/>
            <w:noProof/>
          </w:rPr>
          <w:t>Logging Facilities</w:t>
        </w:r>
        <w:r>
          <w:rPr>
            <w:noProof/>
            <w:webHidden/>
          </w:rPr>
          <w:tab/>
        </w:r>
        <w:r>
          <w:rPr>
            <w:noProof/>
            <w:webHidden/>
          </w:rPr>
          <w:fldChar w:fldCharType="begin"/>
        </w:r>
        <w:r>
          <w:rPr>
            <w:noProof/>
            <w:webHidden/>
          </w:rPr>
          <w:instrText xml:space="preserve"> PAGEREF _Toc445689239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0" w:history="1">
        <w:r w:rsidRPr="00E10D74">
          <w:rPr>
            <w:rStyle w:val="Hyperlink"/>
            <w:noProof/>
          </w:rPr>
          <w:t>3.2.9</w:t>
        </w:r>
        <w:r>
          <w:rPr>
            <w:rFonts w:asciiTheme="minorHAnsi" w:eastAsiaTheme="minorEastAsia" w:hAnsiTheme="minorHAnsi"/>
            <w:b w:val="0"/>
            <w:noProof/>
            <w:sz w:val="22"/>
          </w:rPr>
          <w:tab/>
        </w:r>
        <w:r w:rsidRPr="00E10D74">
          <w:rPr>
            <w:rStyle w:val="Hyperlink"/>
            <w:noProof/>
          </w:rPr>
          <w:t>Audit Facilities</w:t>
        </w:r>
        <w:r>
          <w:rPr>
            <w:noProof/>
            <w:webHidden/>
          </w:rPr>
          <w:tab/>
        </w:r>
        <w:r>
          <w:rPr>
            <w:noProof/>
            <w:webHidden/>
          </w:rPr>
          <w:fldChar w:fldCharType="begin"/>
        </w:r>
        <w:r>
          <w:rPr>
            <w:noProof/>
            <w:webHidden/>
          </w:rPr>
          <w:instrText xml:space="preserve"> PAGEREF _Toc445689240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1" w:history="1">
        <w:r w:rsidRPr="00E10D74">
          <w:rPr>
            <w:rStyle w:val="Hyperlink"/>
            <w:noProof/>
          </w:rPr>
          <w:t>3.2.10</w:t>
        </w:r>
        <w:r>
          <w:rPr>
            <w:rFonts w:asciiTheme="minorHAnsi" w:eastAsiaTheme="minorEastAsia" w:hAnsiTheme="minorHAnsi"/>
            <w:b w:val="0"/>
            <w:noProof/>
            <w:sz w:val="22"/>
          </w:rPr>
          <w:tab/>
        </w:r>
        <w:r w:rsidRPr="00E10D74">
          <w:rPr>
            <w:rStyle w:val="Hyperlink"/>
            <w:noProof/>
          </w:rPr>
          <w:t>Security</w:t>
        </w:r>
        <w:r>
          <w:rPr>
            <w:noProof/>
            <w:webHidden/>
          </w:rPr>
          <w:tab/>
        </w:r>
        <w:r>
          <w:rPr>
            <w:noProof/>
            <w:webHidden/>
          </w:rPr>
          <w:fldChar w:fldCharType="begin"/>
        </w:r>
        <w:r>
          <w:rPr>
            <w:noProof/>
            <w:webHidden/>
          </w:rPr>
          <w:instrText xml:space="preserve"> PAGEREF _Toc445689241 \h </w:instrText>
        </w:r>
        <w:r>
          <w:rPr>
            <w:noProof/>
            <w:webHidden/>
          </w:rPr>
        </w:r>
        <w:r>
          <w:rPr>
            <w:noProof/>
            <w:webHidden/>
          </w:rPr>
          <w:fldChar w:fldCharType="separate"/>
        </w:r>
        <w:r>
          <w:rPr>
            <w:noProof/>
            <w:webHidden/>
          </w:rPr>
          <w:t>23</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2" w:history="1">
        <w:r w:rsidRPr="00E10D74">
          <w:rPr>
            <w:rStyle w:val="Hyperlink"/>
            <w:noProof/>
          </w:rPr>
          <w:t>3.2.11</w:t>
        </w:r>
        <w:r>
          <w:rPr>
            <w:rFonts w:asciiTheme="minorHAnsi" w:eastAsiaTheme="minorEastAsia" w:hAnsiTheme="minorHAnsi"/>
            <w:b w:val="0"/>
            <w:noProof/>
            <w:sz w:val="22"/>
          </w:rPr>
          <w:tab/>
        </w:r>
        <w:r w:rsidRPr="00E10D74">
          <w:rPr>
            <w:rStyle w:val="Hyperlink"/>
            <w:noProof/>
          </w:rPr>
          <w:t>Detailed Software Architecture</w:t>
        </w:r>
        <w:r>
          <w:rPr>
            <w:noProof/>
            <w:webHidden/>
          </w:rPr>
          <w:tab/>
        </w:r>
        <w:r>
          <w:rPr>
            <w:noProof/>
            <w:webHidden/>
          </w:rPr>
          <w:fldChar w:fldCharType="begin"/>
        </w:r>
        <w:r>
          <w:rPr>
            <w:noProof/>
            <w:webHidden/>
          </w:rPr>
          <w:instrText xml:space="preserve"> PAGEREF _Toc445689242 \h </w:instrText>
        </w:r>
        <w:r>
          <w:rPr>
            <w:noProof/>
            <w:webHidden/>
          </w:rPr>
        </w:r>
        <w:r>
          <w:rPr>
            <w:noProof/>
            <w:webHidden/>
          </w:rPr>
          <w:fldChar w:fldCharType="separate"/>
        </w:r>
        <w:r>
          <w:rPr>
            <w:noProof/>
            <w:webHidden/>
          </w:rPr>
          <w:t>24</w:t>
        </w:r>
        <w:r>
          <w:rPr>
            <w:noProof/>
            <w:webHidden/>
          </w:rPr>
          <w:fldChar w:fldCharType="end"/>
        </w:r>
      </w:hyperlink>
    </w:p>
    <w:p w:rsidR="001D6DE9" w:rsidRDefault="001D6DE9">
      <w:pPr>
        <w:pStyle w:val="TOC3"/>
        <w:tabs>
          <w:tab w:val="left" w:pos="1320"/>
          <w:tab w:val="right" w:pos="8299"/>
        </w:tabs>
        <w:rPr>
          <w:rFonts w:asciiTheme="minorHAnsi" w:eastAsiaTheme="minorEastAsia" w:hAnsiTheme="minorHAnsi"/>
          <w:b w:val="0"/>
          <w:noProof/>
          <w:sz w:val="22"/>
        </w:rPr>
      </w:pPr>
      <w:hyperlink w:anchor="_Toc445689243" w:history="1">
        <w:r w:rsidRPr="00E10D74">
          <w:rPr>
            <w:rStyle w:val="Hyperlink"/>
            <w:noProof/>
          </w:rPr>
          <w:t>3.2.12</w:t>
        </w:r>
        <w:r>
          <w:rPr>
            <w:rFonts w:asciiTheme="minorHAnsi" w:eastAsiaTheme="minorEastAsia" w:hAnsiTheme="minorHAnsi"/>
            <w:b w:val="0"/>
            <w:noProof/>
            <w:sz w:val="22"/>
          </w:rPr>
          <w:tab/>
        </w:r>
        <w:r w:rsidRPr="00E10D74">
          <w:rPr>
            <w:rStyle w:val="Hyperlink"/>
            <w:noProof/>
          </w:rPr>
          <w:t>Technology Stack</w:t>
        </w:r>
        <w:r>
          <w:rPr>
            <w:noProof/>
            <w:webHidden/>
          </w:rPr>
          <w:tab/>
        </w:r>
        <w:r>
          <w:rPr>
            <w:noProof/>
            <w:webHidden/>
          </w:rPr>
          <w:fldChar w:fldCharType="begin"/>
        </w:r>
        <w:r>
          <w:rPr>
            <w:noProof/>
            <w:webHidden/>
          </w:rPr>
          <w:instrText xml:space="preserve"> PAGEREF _Toc445689243 \h </w:instrText>
        </w:r>
        <w:r>
          <w:rPr>
            <w:noProof/>
            <w:webHidden/>
          </w:rPr>
        </w:r>
        <w:r>
          <w:rPr>
            <w:noProof/>
            <w:webHidden/>
          </w:rPr>
          <w:fldChar w:fldCharType="separate"/>
        </w:r>
        <w:r>
          <w:rPr>
            <w:noProof/>
            <w:webHidden/>
          </w:rPr>
          <w:t>25</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4" w:history="1">
        <w:r w:rsidRPr="00E10D74">
          <w:rPr>
            <w:rStyle w:val="Hyperlink"/>
            <w:noProof/>
          </w:rPr>
          <w:t>3.3</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44 \h </w:instrText>
        </w:r>
        <w:r>
          <w:rPr>
            <w:noProof/>
            <w:webHidden/>
          </w:rPr>
        </w:r>
        <w:r>
          <w:rPr>
            <w:noProof/>
            <w:webHidden/>
          </w:rPr>
          <w:fldChar w:fldCharType="separate"/>
        </w:r>
        <w:r>
          <w:rPr>
            <w:noProof/>
            <w:webHidden/>
          </w:rPr>
          <w:t>26</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45" w:history="1">
        <w:r w:rsidRPr="00E10D74">
          <w:rPr>
            <w:rStyle w:val="Hyperlink"/>
            <w:noProof/>
          </w:rPr>
          <w:t>Implemeting CBTLS for real time information</w:t>
        </w:r>
        <w:r>
          <w:rPr>
            <w:noProof/>
            <w:webHidden/>
          </w:rPr>
          <w:tab/>
        </w:r>
        <w:r>
          <w:rPr>
            <w:noProof/>
            <w:webHidden/>
          </w:rPr>
          <w:fldChar w:fldCharType="begin"/>
        </w:r>
        <w:r>
          <w:rPr>
            <w:noProof/>
            <w:webHidden/>
          </w:rPr>
          <w:instrText xml:space="preserve"> PAGEREF _Toc445689245 \h </w:instrText>
        </w:r>
        <w:r>
          <w:rPr>
            <w:noProof/>
            <w:webHidden/>
          </w:rPr>
        </w:r>
        <w:r>
          <w:rPr>
            <w:noProof/>
            <w:webHidden/>
          </w:rPr>
          <w:fldChar w:fldCharType="separate"/>
        </w:r>
        <w:r>
          <w:rPr>
            <w:noProof/>
            <w:webHidden/>
          </w:rPr>
          <w:t>2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6" w:history="1">
        <w:r w:rsidRPr="00E10D74">
          <w:rPr>
            <w:rStyle w:val="Hyperlink"/>
            <w:noProof/>
          </w:rPr>
          <w:t>4.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46 \h </w:instrText>
        </w:r>
        <w:r>
          <w:rPr>
            <w:noProof/>
            <w:webHidden/>
          </w:rPr>
        </w:r>
        <w:r>
          <w:rPr>
            <w:noProof/>
            <w:webHidden/>
          </w:rPr>
          <w:fldChar w:fldCharType="separate"/>
        </w:r>
        <w:r>
          <w:rPr>
            <w:noProof/>
            <w:webHidden/>
          </w:rPr>
          <w:t>2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7" w:history="1">
        <w:r w:rsidRPr="00E10D74">
          <w:rPr>
            <w:rStyle w:val="Hyperlink"/>
            <w:noProof/>
          </w:rPr>
          <w:t>4.2</w:t>
        </w:r>
        <w:r>
          <w:rPr>
            <w:rFonts w:asciiTheme="minorHAnsi" w:eastAsiaTheme="minorEastAsia" w:hAnsiTheme="minorHAnsi"/>
            <w:b w:val="0"/>
            <w:noProof/>
            <w:sz w:val="22"/>
          </w:rPr>
          <w:tab/>
        </w:r>
        <w:r w:rsidRPr="00E10D74">
          <w:rPr>
            <w:rStyle w:val="Hyperlink"/>
            <w:noProof/>
          </w:rPr>
          <w:t>Implementation Plan</w:t>
        </w:r>
        <w:r>
          <w:rPr>
            <w:noProof/>
            <w:webHidden/>
          </w:rPr>
          <w:tab/>
        </w:r>
        <w:r>
          <w:rPr>
            <w:noProof/>
            <w:webHidden/>
          </w:rPr>
          <w:fldChar w:fldCharType="begin"/>
        </w:r>
        <w:r>
          <w:rPr>
            <w:noProof/>
            <w:webHidden/>
          </w:rPr>
          <w:instrText xml:space="preserve"> PAGEREF _Toc445689247 \h </w:instrText>
        </w:r>
        <w:r>
          <w:rPr>
            <w:noProof/>
            <w:webHidden/>
          </w:rPr>
        </w:r>
        <w:r>
          <w:rPr>
            <w:noProof/>
            <w:webHidden/>
          </w:rPr>
          <w:fldChar w:fldCharType="separate"/>
        </w:r>
        <w:r>
          <w:rPr>
            <w:noProof/>
            <w:webHidden/>
          </w:rPr>
          <w:t>27</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8" w:history="1">
        <w:r w:rsidRPr="00E10D74">
          <w:rPr>
            <w:rStyle w:val="Hyperlink"/>
            <w:noProof/>
          </w:rPr>
          <w:t>4.3</w:t>
        </w:r>
        <w:r>
          <w:rPr>
            <w:rFonts w:asciiTheme="minorHAnsi" w:eastAsiaTheme="minorEastAsia" w:hAnsiTheme="minorHAnsi"/>
            <w:b w:val="0"/>
            <w:noProof/>
            <w:sz w:val="22"/>
          </w:rPr>
          <w:tab/>
        </w:r>
        <w:r w:rsidRPr="00E10D74">
          <w:rPr>
            <w:rStyle w:val="Hyperlink"/>
            <w:noProof/>
          </w:rPr>
          <w:t>Deployment View</w:t>
        </w:r>
        <w:r>
          <w:rPr>
            <w:noProof/>
            <w:webHidden/>
          </w:rPr>
          <w:tab/>
        </w:r>
        <w:r>
          <w:rPr>
            <w:noProof/>
            <w:webHidden/>
          </w:rPr>
          <w:fldChar w:fldCharType="begin"/>
        </w:r>
        <w:r>
          <w:rPr>
            <w:noProof/>
            <w:webHidden/>
          </w:rPr>
          <w:instrText xml:space="preserve"> PAGEREF _Toc445689248 \h </w:instrText>
        </w:r>
        <w:r>
          <w:rPr>
            <w:noProof/>
            <w:webHidden/>
          </w:rPr>
        </w:r>
        <w:r>
          <w:rPr>
            <w:noProof/>
            <w:webHidden/>
          </w:rPr>
          <w:fldChar w:fldCharType="separate"/>
        </w:r>
        <w:r>
          <w:rPr>
            <w:noProof/>
            <w:webHidden/>
          </w:rPr>
          <w:t>28</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49" w:history="1">
        <w:r w:rsidRPr="00E10D74">
          <w:rPr>
            <w:rStyle w:val="Hyperlink"/>
            <w:noProof/>
          </w:rPr>
          <w:t>4.4</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49 \h </w:instrText>
        </w:r>
        <w:r>
          <w:rPr>
            <w:noProof/>
            <w:webHidden/>
          </w:rPr>
        </w:r>
        <w:r>
          <w:rPr>
            <w:noProof/>
            <w:webHidden/>
          </w:rPr>
          <w:fldChar w:fldCharType="separate"/>
        </w:r>
        <w:r>
          <w:rPr>
            <w:noProof/>
            <w:webHidden/>
          </w:rPr>
          <w:t>28</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50" w:history="1">
        <w:r w:rsidRPr="00E10D74">
          <w:rPr>
            <w:rStyle w:val="Hyperlink"/>
            <w:noProof/>
          </w:rPr>
          <w:t>Analysis and Design of CBTLS</w:t>
        </w:r>
        <w:r>
          <w:rPr>
            <w:noProof/>
            <w:webHidden/>
          </w:rPr>
          <w:tab/>
        </w:r>
        <w:r>
          <w:rPr>
            <w:noProof/>
            <w:webHidden/>
          </w:rPr>
          <w:fldChar w:fldCharType="begin"/>
        </w:r>
        <w:r>
          <w:rPr>
            <w:noProof/>
            <w:webHidden/>
          </w:rPr>
          <w:instrText xml:space="preserve"> PAGEREF _Toc445689250 \h </w:instrText>
        </w:r>
        <w:r>
          <w:rPr>
            <w:noProof/>
            <w:webHidden/>
          </w:rPr>
        </w:r>
        <w:r>
          <w:rPr>
            <w:noProof/>
            <w:webHidden/>
          </w:rPr>
          <w:fldChar w:fldCharType="separate"/>
        </w:r>
        <w:r>
          <w:rPr>
            <w:noProof/>
            <w:webHidden/>
          </w:rPr>
          <w:t>3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1" w:history="1">
        <w:r w:rsidRPr="00E10D74">
          <w:rPr>
            <w:rStyle w:val="Hyperlink"/>
            <w:noProof/>
          </w:rPr>
          <w:t>5.1</w:t>
        </w:r>
        <w:r>
          <w:rPr>
            <w:rFonts w:asciiTheme="minorHAnsi" w:eastAsiaTheme="minorEastAsia" w:hAnsiTheme="minorHAnsi"/>
            <w:b w:val="0"/>
            <w:noProof/>
            <w:sz w:val="22"/>
          </w:rPr>
          <w:tab/>
        </w:r>
        <w:r w:rsidRPr="00E10D74">
          <w:rPr>
            <w:rStyle w:val="Hyperlink"/>
            <w:noProof/>
          </w:rPr>
          <w:t>Introduction</w:t>
        </w:r>
        <w:r>
          <w:rPr>
            <w:noProof/>
            <w:webHidden/>
          </w:rPr>
          <w:tab/>
        </w:r>
        <w:r>
          <w:rPr>
            <w:noProof/>
            <w:webHidden/>
          </w:rPr>
          <w:fldChar w:fldCharType="begin"/>
        </w:r>
        <w:r>
          <w:rPr>
            <w:noProof/>
            <w:webHidden/>
          </w:rPr>
          <w:instrText xml:space="preserve"> PAGEREF _Toc445689251 \h </w:instrText>
        </w:r>
        <w:r>
          <w:rPr>
            <w:noProof/>
            <w:webHidden/>
          </w:rPr>
        </w:r>
        <w:r>
          <w:rPr>
            <w:noProof/>
            <w:webHidden/>
          </w:rPr>
          <w:fldChar w:fldCharType="separate"/>
        </w:r>
        <w:r>
          <w:rPr>
            <w:noProof/>
            <w:webHidden/>
          </w:rPr>
          <w:t>3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2" w:history="1">
        <w:r w:rsidRPr="00E10D74">
          <w:rPr>
            <w:rStyle w:val="Hyperlink"/>
            <w:noProof/>
          </w:rPr>
          <w:t>5.2</w:t>
        </w:r>
        <w:r>
          <w:rPr>
            <w:rFonts w:asciiTheme="minorHAnsi" w:eastAsiaTheme="minorEastAsia" w:hAnsiTheme="minorHAnsi"/>
            <w:b w:val="0"/>
            <w:noProof/>
            <w:sz w:val="22"/>
          </w:rPr>
          <w:tab/>
        </w:r>
        <w:r w:rsidRPr="00E10D74">
          <w:rPr>
            <w:rStyle w:val="Hyperlink"/>
            <w:noProof/>
          </w:rPr>
          <w:t>UI Wireframes of CBTLS mobile application</w:t>
        </w:r>
        <w:r>
          <w:rPr>
            <w:noProof/>
            <w:webHidden/>
          </w:rPr>
          <w:tab/>
        </w:r>
        <w:r>
          <w:rPr>
            <w:noProof/>
            <w:webHidden/>
          </w:rPr>
          <w:fldChar w:fldCharType="begin"/>
        </w:r>
        <w:r>
          <w:rPr>
            <w:noProof/>
            <w:webHidden/>
          </w:rPr>
          <w:instrText xml:space="preserve"> PAGEREF _Toc445689252 \h </w:instrText>
        </w:r>
        <w:r>
          <w:rPr>
            <w:noProof/>
            <w:webHidden/>
          </w:rPr>
        </w:r>
        <w:r>
          <w:rPr>
            <w:noProof/>
            <w:webHidden/>
          </w:rPr>
          <w:fldChar w:fldCharType="separate"/>
        </w:r>
        <w:r>
          <w:rPr>
            <w:noProof/>
            <w:webHidden/>
          </w:rPr>
          <w:t>30</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3" w:history="1">
        <w:r w:rsidRPr="00E10D74">
          <w:rPr>
            <w:rStyle w:val="Hyperlink"/>
            <w:noProof/>
          </w:rPr>
          <w:t>5.3</w:t>
        </w:r>
        <w:r>
          <w:rPr>
            <w:rFonts w:asciiTheme="minorHAnsi" w:eastAsiaTheme="minorEastAsia" w:hAnsiTheme="minorHAnsi"/>
            <w:b w:val="0"/>
            <w:noProof/>
            <w:sz w:val="22"/>
          </w:rPr>
          <w:tab/>
        </w:r>
        <w:r w:rsidRPr="00E10D74">
          <w:rPr>
            <w:rStyle w:val="Hyperlink"/>
            <w:noProof/>
          </w:rPr>
          <w:t>Entity relationship diagram of CBTLS</w:t>
        </w:r>
        <w:r>
          <w:rPr>
            <w:noProof/>
            <w:webHidden/>
          </w:rPr>
          <w:tab/>
        </w:r>
        <w:r>
          <w:rPr>
            <w:noProof/>
            <w:webHidden/>
          </w:rPr>
          <w:fldChar w:fldCharType="begin"/>
        </w:r>
        <w:r>
          <w:rPr>
            <w:noProof/>
            <w:webHidden/>
          </w:rPr>
          <w:instrText xml:space="preserve"> PAGEREF _Toc445689253 \h </w:instrText>
        </w:r>
        <w:r>
          <w:rPr>
            <w:noProof/>
            <w:webHidden/>
          </w:rPr>
        </w:r>
        <w:r>
          <w:rPr>
            <w:noProof/>
            <w:webHidden/>
          </w:rPr>
          <w:fldChar w:fldCharType="separate"/>
        </w:r>
        <w:r>
          <w:rPr>
            <w:noProof/>
            <w:webHidden/>
          </w:rPr>
          <w:t>44</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4" w:history="1">
        <w:r w:rsidRPr="00E10D74">
          <w:rPr>
            <w:rStyle w:val="Hyperlink"/>
            <w:noProof/>
          </w:rPr>
          <w:t>5.4</w:t>
        </w:r>
        <w:r>
          <w:rPr>
            <w:rFonts w:asciiTheme="minorHAnsi" w:eastAsiaTheme="minorEastAsia" w:hAnsiTheme="minorHAnsi"/>
            <w:b w:val="0"/>
            <w:noProof/>
            <w:sz w:val="22"/>
          </w:rPr>
          <w:tab/>
        </w:r>
        <w:r w:rsidRPr="00E10D74">
          <w:rPr>
            <w:rStyle w:val="Hyperlink"/>
            <w:noProof/>
          </w:rPr>
          <w:t>Class diagram of CBTLS</w:t>
        </w:r>
        <w:r>
          <w:rPr>
            <w:noProof/>
            <w:webHidden/>
          </w:rPr>
          <w:tab/>
        </w:r>
        <w:r>
          <w:rPr>
            <w:noProof/>
            <w:webHidden/>
          </w:rPr>
          <w:fldChar w:fldCharType="begin"/>
        </w:r>
        <w:r>
          <w:rPr>
            <w:noProof/>
            <w:webHidden/>
          </w:rPr>
          <w:instrText xml:space="preserve"> PAGEREF _Toc445689254 \h </w:instrText>
        </w:r>
        <w:r>
          <w:rPr>
            <w:noProof/>
            <w:webHidden/>
          </w:rPr>
        </w:r>
        <w:r>
          <w:rPr>
            <w:noProof/>
            <w:webHidden/>
          </w:rPr>
          <w:fldChar w:fldCharType="separate"/>
        </w:r>
        <w:r>
          <w:rPr>
            <w:noProof/>
            <w:webHidden/>
          </w:rPr>
          <w:t>45</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5" w:history="1">
        <w:r w:rsidRPr="00E10D74">
          <w:rPr>
            <w:rStyle w:val="Hyperlink"/>
            <w:noProof/>
          </w:rPr>
          <w:t>5.5</w:t>
        </w:r>
        <w:r>
          <w:rPr>
            <w:rFonts w:asciiTheme="minorHAnsi" w:eastAsiaTheme="minorEastAsia" w:hAnsiTheme="minorHAnsi"/>
            <w:b w:val="0"/>
            <w:noProof/>
            <w:sz w:val="22"/>
          </w:rPr>
          <w:tab/>
        </w:r>
        <w:r w:rsidRPr="00E10D74">
          <w:rPr>
            <w:rStyle w:val="Hyperlink"/>
            <w:noProof/>
          </w:rPr>
          <w:t>Sample Sequence Diagrams of CBTLS</w:t>
        </w:r>
        <w:r>
          <w:rPr>
            <w:noProof/>
            <w:webHidden/>
          </w:rPr>
          <w:tab/>
        </w:r>
        <w:r>
          <w:rPr>
            <w:noProof/>
            <w:webHidden/>
          </w:rPr>
          <w:fldChar w:fldCharType="begin"/>
        </w:r>
        <w:r>
          <w:rPr>
            <w:noProof/>
            <w:webHidden/>
          </w:rPr>
          <w:instrText xml:space="preserve"> PAGEREF _Toc445689255 \h </w:instrText>
        </w:r>
        <w:r>
          <w:rPr>
            <w:noProof/>
            <w:webHidden/>
          </w:rPr>
        </w:r>
        <w:r>
          <w:rPr>
            <w:noProof/>
            <w:webHidden/>
          </w:rPr>
          <w:fldChar w:fldCharType="separate"/>
        </w:r>
        <w:r>
          <w:rPr>
            <w:noProof/>
            <w:webHidden/>
          </w:rPr>
          <w:t>46</w:t>
        </w:r>
        <w:r>
          <w:rPr>
            <w:noProof/>
            <w:webHidden/>
          </w:rPr>
          <w:fldChar w:fldCharType="end"/>
        </w:r>
      </w:hyperlink>
    </w:p>
    <w:p w:rsidR="001D6DE9" w:rsidRDefault="001D6DE9">
      <w:pPr>
        <w:pStyle w:val="TOC2"/>
        <w:tabs>
          <w:tab w:val="left" w:pos="880"/>
          <w:tab w:val="right" w:pos="8299"/>
        </w:tabs>
        <w:rPr>
          <w:rFonts w:asciiTheme="minorHAnsi" w:eastAsiaTheme="minorEastAsia" w:hAnsiTheme="minorHAnsi"/>
          <w:b w:val="0"/>
          <w:noProof/>
          <w:sz w:val="22"/>
        </w:rPr>
      </w:pPr>
      <w:hyperlink w:anchor="_Toc445689256" w:history="1">
        <w:r w:rsidRPr="00E10D74">
          <w:rPr>
            <w:rStyle w:val="Hyperlink"/>
            <w:noProof/>
          </w:rPr>
          <w:t>5.6</w:t>
        </w:r>
        <w:r>
          <w:rPr>
            <w:rFonts w:asciiTheme="minorHAnsi" w:eastAsiaTheme="minorEastAsia" w:hAnsiTheme="minorHAnsi"/>
            <w:b w:val="0"/>
            <w:noProof/>
            <w:sz w:val="22"/>
          </w:rPr>
          <w:tab/>
        </w:r>
        <w:r w:rsidRPr="00E10D74">
          <w:rPr>
            <w:rStyle w:val="Hyperlink"/>
            <w:noProof/>
          </w:rPr>
          <w:t>Summary</w:t>
        </w:r>
        <w:r>
          <w:rPr>
            <w:noProof/>
            <w:webHidden/>
          </w:rPr>
          <w:tab/>
        </w:r>
        <w:r>
          <w:rPr>
            <w:noProof/>
            <w:webHidden/>
          </w:rPr>
          <w:fldChar w:fldCharType="begin"/>
        </w:r>
        <w:r>
          <w:rPr>
            <w:noProof/>
            <w:webHidden/>
          </w:rPr>
          <w:instrText xml:space="preserve"> PAGEREF _Toc445689256 \h </w:instrText>
        </w:r>
        <w:r>
          <w:rPr>
            <w:noProof/>
            <w:webHidden/>
          </w:rPr>
        </w:r>
        <w:r>
          <w:rPr>
            <w:noProof/>
            <w:webHidden/>
          </w:rPr>
          <w:fldChar w:fldCharType="separate"/>
        </w:r>
        <w:r>
          <w:rPr>
            <w:noProof/>
            <w:webHidden/>
          </w:rPr>
          <w:t>46</w:t>
        </w:r>
        <w:r>
          <w:rPr>
            <w:noProof/>
            <w:webHidden/>
          </w:rPr>
          <w:fldChar w:fldCharType="end"/>
        </w:r>
      </w:hyperlink>
    </w:p>
    <w:p w:rsidR="001D6DE9" w:rsidRDefault="001D6DE9">
      <w:pPr>
        <w:pStyle w:val="TOC1"/>
        <w:tabs>
          <w:tab w:val="right" w:pos="8299"/>
        </w:tabs>
        <w:rPr>
          <w:rFonts w:asciiTheme="minorHAnsi" w:eastAsiaTheme="minorEastAsia" w:hAnsiTheme="minorHAnsi"/>
          <w:b w:val="0"/>
          <w:noProof/>
          <w:sz w:val="22"/>
        </w:rPr>
      </w:pPr>
      <w:hyperlink w:anchor="_Toc445689257" w:history="1">
        <w:r w:rsidRPr="00E10D74">
          <w:rPr>
            <w:rStyle w:val="Hyperlink"/>
            <w:noProof/>
          </w:rPr>
          <w:t>Discussion</w:t>
        </w:r>
        <w:r>
          <w:rPr>
            <w:noProof/>
            <w:webHidden/>
          </w:rPr>
          <w:tab/>
        </w:r>
        <w:r>
          <w:rPr>
            <w:noProof/>
            <w:webHidden/>
          </w:rPr>
          <w:fldChar w:fldCharType="begin"/>
        </w:r>
        <w:r>
          <w:rPr>
            <w:noProof/>
            <w:webHidden/>
          </w:rPr>
          <w:instrText xml:space="preserve"> PAGEREF _Toc445689257 \h </w:instrText>
        </w:r>
        <w:r>
          <w:rPr>
            <w:noProof/>
            <w:webHidden/>
          </w:rPr>
        </w:r>
        <w:r>
          <w:rPr>
            <w:noProof/>
            <w:webHidden/>
          </w:rPr>
          <w:fldChar w:fldCharType="separate"/>
        </w:r>
        <w:r>
          <w:rPr>
            <w:noProof/>
            <w:webHidden/>
          </w:rPr>
          <w:t>47</w:t>
        </w:r>
        <w:r>
          <w:rPr>
            <w:noProof/>
            <w:webHidden/>
          </w:rPr>
          <w:fldChar w:fldCharType="end"/>
        </w:r>
      </w:hyperlink>
    </w:p>
    <w:p w:rsidR="003F40FA" w:rsidRDefault="001D6DE9" w:rsidP="00F403B7">
      <w:pPr>
        <w:pStyle w:val="custommainheadprepages"/>
      </w:pPr>
      <w:r>
        <w:rPr>
          <w:rFonts w:eastAsiaTheme="minorHAnsi" w:cstheme="minorBidi"/>
          <w:color w:val="auto"/>
          <w:sz w:val="24"/>
          <w:szCs w:val="24"/>
        </w:rPr>
        <w:fldChar w:fldCharType="end"/>
      </w:r>
    </w:p>
    <w:p w:rsidR="003F40FA" w:rsidRDefault="00742C8A" w:rsidP="00742C8A">
      <w:pPr>
        <w:tabs>
          <w:tab w:val="left" w:pos="1038"/>
        </w:tabs>
        <w:rPr>
          <w:rFonts w:ascii="Times New Roman" w:hAnsi="Times New Roman" w:cs="Times New Roman"/>
          <w:sz w:val="24"/>
          <w:szCs w:val="24"/>
        </w:rPr>
      </w:pPr>
      <w:r>
        <w:rPr>
          <w:rFonts w:ascii="Times New Roman" w:hAnsi="Times New Roman" w:cs="Times New Roman"/>
          <w:sz w:val="24"/>
          <w:szCs w:val="24"/>
        </w:rPr>
        <w:tab/>
      </w: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947D3C" w:rsidRPr="008030B4" w:rsidRDefault="00947D3C" w:rsidP="00C85969">
      <w:pPr>
        <w:pStyle w:val="custommainheadprepages"/>
      </w:pPr>
      <w:r w:rsidRPr="008030B4">
        <w:t>List of Figures/Tables</w:t>
      </w:r>
    </w:p>
    <w:p w:rsidR="00503CA7" w:rsidRPr="00503CA7" w:rsidRDefault="009614CB">
      <w:pPr>
        <w:pStyle w:val="TableofFigures"/>
        <w:tabs>
          <w:tab w:val="right" w:pos="8299"/>
        </w:tabs>
        <w:rPr>
          <w:rFonts w:ascii="Times New Roman" w:eastAsiaTheme="minorEastAsia" w:hAnsi="Times New Roman" w:cs="Times New Roman"/>
          <w:b/>
          <w:noProof/>
          <w:sz w:val="24"/>
          <w:szCs w:val="24"/>
        </w:rPr>
      </w:pPr>
      <w:r w:rsidRPr="00144333">
        <w:rPr>
          <w:rFonts w:ascii="Times New Roman" w:hAnsi="Times New Roman" w:cs="Times New Roman"/>
          <w:sz w:val="24"/>
          <w:szCs w:val="24"/>
        </w:rPr>
        <w:fldChar w:fldCharType="begin"/>
      </w:r>
      <w:r w:rsidRPr="00144333">
        <w:rPr>
          <w:rFonts w:ascii="Times New Roman" w:hAnsi="Times New Roman" w:cs="Times New Roman"/>
          <w:sz w:val="24"/>
          <w:szCs w:val="24"/>
        </w:rPr>
        <w:instrText xml:space="preserve"> TOC \h \z \t "list_of_figures" \c </w:instrText>
      </w:r>
      <w:r w:rsidRPr="00144333">
        <w:rPr>
          <w:rFonts w:ascii="Times New Roman" w:hAnsi="Times New Roman" w:cs="Times New Roman"/>
          <w:sz w:val="24"/>
          <w:szCs w:val="24"/>
        </w:rPr>
        <w:fldChar w:fldCharType="separate"/>
      </w:r>
      <w:hyperlink w:anchor="_Toc435961279" w:history="1">
        <w:r w:rsidR="00503CA7" w:rsidRPr="00503CA7">
          <w:rPr>
            <w:rStyle w:val="Hyperlink"/>
            <w:rFonts w:ascii="Times New Roman" w:hAnsi="Times New Roman" w:cs="Times New Roman"/>
            <w:b/>
            <w:noProof/>
            <w:sz w:val="24"/>
            <w:szCs w:val="24"/>
            <w:highlight w:val="white"/>
          </w:rPr>
          <w:t>Table 1.1 - Sri Lanka Railways - Operational Statistics [2]</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7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0" w:history="1">
        <w:r w:rsidR="00503CA7" w:rsidRPr="00503CA7">
          <w:rPr>
            <w:rStyle w:val="Hyperlink"/>
            <w:rFonts w:ascii="Times New Roman" w:hAnsi="Times New Roman" w:cs="Times New Roman"/>
            <w:b/>
            <w:noProof/>
            <w:sz w:val="24"/>
            <w:szCs w:val="24"/>
          </w:rPr>
          <w:t xml:space="preserve">Figure 1.1 - </w:t>
        </w:r>
        <w:r w:rsidR="00503CA7" w:rsidRPr="00503CA7">
          <w:rPr>
            <w:rStyle w:val="Hyperlink"/>
            <w:rFonts w:ascii="Times New Roman" w:hAnsi="Times New Roman" w:cs="Times New Roman"/>
            <w:b/>
            <w:noProof/>
            <w:sz w:val="24"/>
            <w:szCs w:val="24"/>
            <w:highlight w:val="white"/>
          </w:rPr>
          <w:t>No.of Passengers Carried (in millions) over 2010 - 2013 period</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1" w:history="1">
        <w:r w:rsidR="00503CA7" w:rsidRPr="00503CA7">
          <w:rPr>
            <w:rStyle w:val="Hyperlink"/>
            <w:rFonts w:ascii="Times New Roman" w:hAnsi="Times New Roman" w:cs="Times New Roman"/>
            <w:b/>
            <w:noProof/>
            <w:sz w:val="24"/>
            <w:szCs w:val="24"/>
          </w:rPr>
          <w:t>Figure 2.1 – Initia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2" w:history="1">
        <w:r w:rsidR="00503CA7" w:rsidRPr="00503CA7">
          <w:rPr>
            <w:rStyle w:val="Hyperlink"/>
            <w:rFonts w:ascii="Times New Roman" w:hAnsi="Times New Roman" w:cs="Times New Roman"/>
            <w:b/>
            <w:noProof/>
            <w:sz w:val="24"/>
            <w:szCs w:val="24"/>
          </w:rPr>
          <w:t>Figure 2.2 – Train Detai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3" w:history="1">
        <w:r w:rsidR="00503CA7" w:rsidRPr="00503CA7">
          <w:rPr>
            <w:rStyle w:val="Hyperlink"/>
            <w:rFonts w:ascii="Times New Roman" w:hAnsi="Times New Roman" w:cs="Times New Roman"/>
            <w:b/>
            <w:noProof/>
            <w:sz w:val="24"/>
            <w:szCs w:val="24"/>
          </w:rPr>
          <w:t>Figure 2.3 – Search Train Screen of GPS based train movement tracking system by Sri Lanka Railway with University of Colombo [7]</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4" w:history="1">
        <w:r w:rsidR="00503CA7" w:rsidRPr="00503CA7">
          <w:rPr>
            <w:rStyle w:val="Hyperlink"/>
            <w:rFonts w:ascii="Times New Roman" w:hAnsi="Times New Roman" w:cs="Times New Roman"/>
            <w:b/>
            <w:noProof/>
            <w:sz w:val="24"/>
            <w:szCs w:val="24"/>
          </w:rPr>
          <w:t>Figure 3.1 –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5" w:history="1">
        <w:r w:rsidR="00503CA7" w:rsidRPr="00503CA7">
          <w:rPr>
            <w:rStyle w:val="Hyperlink"/>
            <w:rFonts w:ascii="Times New Roman" w:hAnsi="Times New Roman" w:cs="Times New Roman"/>
            <w:b/>
            <w:noProof/>
            <w:sz w:val="24"/>
            <w:szCs w:val="24"/>
          </w:rPr>
          <w:t>Table 3.1 – Each component of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6" w:history="1">
        <w:r w:rsidR="00503CA7" w:rsidRPr="00503CA7">
          <w:rPr>
            <w:rStyle w:val="Hyperlink"/>
            <w:rFonts w:ascii="Times New Roman" w:hAnsi="Times New Roman" w:cs="Times New Roman"/>
            <w:b/>
            <w:noProof/>
            <w:sz w:val="24"/>
            <w:szCs w:val="24"/>
          </w:rPr>
          <w:t>Figure 3.2 – Technology Stack</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7" w:history="1">
        <w:r w:rsidR="00503CA7" w:rsidRPr="00503CA7">
          <w:rPr>
            <w:rStyle w:val="Hyperlink"/>
            <w:rFonts w:ascii="Times New Roman" w:hAnsi="Times New Roman" w:cs="Times New Roman"/>
            <w:b/>
            <w:noProof/>
            <w:sz w:val="24"/>
            <w:szCs w:val="24"/>
          </w:rPr>
          <w:t>Figure 4.1 – CBTLS Web Application Deployment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8" w:history="1">
        <w:r w:rsidR="00503CA7" w:rsidRPr="00503CA7">
          <w:rPr>
            <w:rStyle w:val="Hyperlink"/>
            <w:rFonts w:ascii="Times New Roman" w:hAnsi="Times New Roman" w:cs="Times New Roman"/>
            <w:b/>
            <w:noProof/>
            <w:sz w:val="24"/>
            <w:szCs w:val="24"/>
          </w:rPr>
          <w:t>Figure 5.1 – CBTLS mobile application initial UI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9" w:history="1">
        <w:r w:rsidR="00503CA7" w:rsidRPr="00503CA7">
          <w:rPr>
            <w:rStyle w:val="Hyperlink"/>
            <w:rFonts w:ascii="Times New Roman" w:hAnsi="Times New Roman" w:cs="Times New Roman"/>
            <w:b/>
            <w:noProof/>
            <w:sz w:val="24"/>
            <w:szCs w:val="24"/>
          </w:rPr>
          <w:t>Figure 5.2 – CBTLS mobile application view train schedule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0" w:history="1">
        <w:r w:rsidR="00503CA7" w:rsidRPr="00503CA7">
          <w:rPr>
            <w:rStyle w:val="Hyperlink"/>
            <w:rFonts w:ascii="Times New Roman" w:hAnsi="Times New Roman" w:cs="Times New Roman"/>
            <w:b/>
            <w:noProof/>
            <w:sz w:val="24"/>
            <w:szCs w:val="24"/>
          </w:rPr>
          <w:t>Figure 5.3 – CBTLS mobile application view recommendatio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1" w:history="1">
        <w:r w:rsidR="00503CA7" w:rsidRPr="00503CA7">
          <w:rPr>
            <w:rStyle w:val="Hyperlink"/>
            <w:rFonts w:ascii="Times New Roman" w:hAnsi="Times New Roman" w:cs="Times New Roman"/>
            <w:b/>
            <w:noProof/>
            <w:sz w:val="24"/>
            <w:szCs w:val="24"/>
          </w:rPr>
          <w:t>Figure 5.4 – CBTLS mobile application view train schedu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2" w:history="1">
        <w:r w:rsidR="00503CA7" w:rsidRPr="00503CA7">
          <w:rPr>
            <w:rStyle w:val="Hyperlink"/>
            <w:rFonts w:ascii="Times New Roman" w:hAnsi="Times New Roman" w:cs="Times New Roman"/>
            <w:b/>
            <w:noProof/>
            <w:sz w:val="24"/>
            <w:szCs w:val="24"/>
          </w:rPr>
          <w:t>Figure 5.5 – CBTLS mobile application act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3" w:history="1">
        <w:r w:rsidR="00503CA7" w:rsidRPr="00503CA7">
          <w:rPr>
            <w:rStyle w:val="Hyperlink"/>
            <w:rFonts w:ascii="Times New Roman" w:hAnsi="Times New Roman" w:cs="Times New Roman"/>
            <w:b/>
            <w:noProof/>
            <w:sz w:val="24"/>
            <w:szCs w:val="24"/>
          </w:rPr>
          <w:t>Figure 5.6 – CBTLS mobile application active update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4" w:history="1">
        <w:r w:rsidR="00503CA7" w:rsidRPr="00503CA7">
          <w:rPr>
            <w:rStyle w:val="Hyperlink"/>
            <w:rFonts w:ascii="Times New Roman" w:hAnsi="Times New Roman" w:cs="Times New Roman"/>
            <w:b/>
            <w:noProof/>
            <w:sz w:val="24"/>
            <w:szCs w:val="24"/>
          </w:rPr>
          <w:t>Figure 5.7 – CBTLS mobile application set notification alarm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5</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5" w:history="1">
        <w:r w:rsidR="00503CA7" w:rsidRPr="00503CA7">
          <w:rPr>
            <w:rStyle w:val="Hyperlink"/>
            <w:rFonts w:ascii="Times New Roman" w:hAnsi="Times New Roman" w:cs="Times New Roman"/>
            <w:b/>
            <w:noProof/>
            <w:sz w:val="24"/>
            <w:szCs w:val="24"/>
          </w:rPr>
          <w:t>Figure 5.8 – CBTLS mobile application pass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6</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6" w:history="1">
        <w:r w:rsidR="00503CA7" w:rsidRPr="00503CA7">
          <w:rPr>
            <w:rStyle w:val="Hyperlink"/>
            <w:rFonts w:ascii="Times New Roman" w:hAnsi="Times New Roman" w:cs="Times New Roman"/>
            <w:b/>
            <w:noProof/>
            <w:sz w:val="24"/>
            <w:szCs w:val="24"/>
          </w:rPr>
          <w:t>Figure 5.9 – CBTLS mobile application view real-tim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7" w:history="1">
        <w:r w:rsidR="00503CA7" w:rsidRPr="00503CA7">
          <w:rPr>
            <w:rStyle w:val="Hyperlink"/>
            <w:rFonts w:ascii="Times New Roman" w:hAnsi="Times New Roman" w:cs="Times New Roman"/>
            <w:b/>
            <w:noProof/>
            <w:sz w:val="24"/>
            <w:szCs w:val="24"/>
          </w:rPr>
          <w:t>Figure 5.10 – CBTLS mobile application view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8</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8" w:history="1">
        <w:r w:rsidR="00503CA7" w:rsidRPr="00503CA7">
          <w:rPr>
            <w:rStyle w:val="Hyperlink"/>
            <w:rFonts w:ascii="Times New Roman" w:hAnsi="Times New Roman" w:cs="Times New Roman"/>
            <w:b/>
            <w:noProof/>
            <w:sz w:val="24"/>
            <w:szCs w:val="24"/>
          </w:rPr>
          <w:t>Figure 5.11 – CBTLS mobile application view analysis of tra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9" w:history="1">
        <w:r w:rsidR="00503CA7" w:rsidRPr="00503CA7">
          <w:rPr>
            <w:rStyle w:val="Hyperlink"/>
            <w:rFonts w:ascii="Times New Roman" w:hAnsi="Times New Roman" w:cs="Times New Roman"/>
            <w:b/>
            <w:noProof/>
            <w:sz w:val="24"/>
            <w:szCs w:val="24"/>
          </w:rPr>
          <w:t>Figure 5.12 – CBTLS mobile application user log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0" w:history="1">
        <w:r w:rsidR="00503CA7" w:rsidRPr="00503CA7">
          <w:rPr>
            <w:rStyle w:val="Hyperlink"/>
            <w:rFonts w:ascii="Times New Roman" w:hAnsi="Times New Roman" w:cs="Times New Roman"/>
            <w:b/>
            <w:noProof/>
            <w:sz w:val="24"/>
            <w:szCs w:val="24"/>
          </w:rPr>
          <w:t>Figure 5.13 – CBTLS mobile application user profi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1" w:history="1">
        <w:r w:rsidR="00503CA7" w:rsidRPr="00503CA7">
          <w:rPr>
            <w:rStyle w:val="Hyperlink"/>
            <w:rFonts w:ascii="Times New Roman" w:hAnsi="Times New Roman" w:cs="Times New Roman"/>
            <w:b/>
            <w:noProof/>
            <w:sz w:val="24"/>
            <w:szCs w:val="24"/>
          </w:rPr>
          <w:t>Figure 5.14 – CBTLS mobile application favorite trai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2" w:history="1">
        <w:r w:rsidR="00503CA7" w:rsidRPr="00503CA7">
          <w:rPr>
            <w:rStyle w:val="Hyperlink"/>
            <w:rFonts w:ascii="Times New Roman" w:hAnsi="Times New Roman" w:cs="Times New Roman"/>
            <w:b/>
            <w:noProof/>
            <w:sz w:val="24"/>
            <w:szCs w:val="24"/>
          </w:rPr>
          <w:t>Figure 5.15 – CBTLS ER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3" w:history="1">
        <w:r w:rsidR="00503CA7" w:rsidRPr="00503CA7">
          <w:rPr>
            <w:rStyle w:val="Hyperlink"/>
            <w:rFonts w:ascii="Times New Roman" w:hAnsi="Times New Roman" w:cs="Times New Roman"/>
            <w:b/>
            <w:noProof/>
            <w:sz w:val="24"/>
            <w:szCs w:val="24"/>
          </w:rPr>
          <w:t>Figure 5.16 – CBTLS Class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4</w:t>
        </w:r>
        <w:r w:rsidR="00503CA7" w:rsidRPr="00503CA7">
          <w:rPr>
            <w:rFonts w:ascii="Times New Roman" w:hAnsi="Times New Roman" w:cs="Times New Roman"/>
            <w:b/>
            <w:noProof/>
            <w:webHidden/>
            <w:sz w:val="24"/>
            <w:szCs w:val="24"/>
          </w:rPr>
          <w:fldChar w:fldCharType="end"/>
        </w:r>
      </w:hyperlink>
    </w:p>
    <w:p w:rsidR="00503CA7" w:rsidRDefault="00B14B3E">
      <w:pPr>
        <w:pStyle w:val="TableofFigures"/>
        <w:tabs>
          <w:tab w:val="right" w:pos="8299"/>
        </w:tabs>
        <w:rPr>
          <w:rFonts w:eastAsiaTheme="minorEastAsia"/>
          <w:noProof/>
        </w:rPr>
      </w:pPr>
      <w:hyperlink w:anchor="_Toc435961304" w:history="1">
        <w:r w:rsidR="00503CA7" w:rsidRPr="00503CA7">
          <w:rPr>
            <w:rStyle w:val="Hyperlink"/>
            <w:rFonts w:ascii="Times New Roman" w:hAnsi="Times New Roman" w:cs="Times New Roman"/>
            <w:b/>
            <w:noProof/>
            <w:sz w:val="24"/>
            <w:szCs w:val="24"/>
          </w:rPr>
          <w:t>Figure 5.16 – CBTLS Sample Sequence diagram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5</w:t>
        </w:r>
        <w:r w:rsidR="00503CA7" w:rsidRPr="00503CA7">
          <w:rPr>
            <w:rFonts w:ascii="Times New Roman" w:hAnsi="Times New Roman" w:cs="Times New Roman"/>
            <w:b/>
            <w:noProof/>
            <w:webHidden/>
            <w:sz w:val="24"/>
            <w:szCs w:val="24"/>
          </w:rPr>
          <w:fldChar w:fldCharType="end"/>
        </w:r>
      </w:hyperlink>
    </w:p>
    <w:p w:rsidR="00947D3C" w:rsidRDefault="009614CB" w:rsidP="00EF03FB">
      <w:pPr>
        <w:jc w:val="center"/>
        <w:rPr>
          <w:rFonts w:ascii="Times New Roman" w:hAnsi="Times New Roman" w:cs="Times New Roman"/>
          <w:sz w:val="24"/>
          <w:szCs w:val="24"/>
        </w:rPr>
      </w:pPr>
      <w:r w:rsidRPr="00144333">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689213"/>
      <w:r>
        <w:t>CBTLS – Community Based Train Locating System</w:t>
      </w:r>
      <w:bookmarkEnd w:id="0"/>
    </w:p>
    <w:p w:rsidR="00D42735" w:rsidRDefault="00D42735" w:rsidP="00FD68C6">
      <w:pPr>
        <w:pStyle w:val="c1customheadlevel2"/>
      </w:pPr>
      <w:bookmarkStart w:id="1" w:name="_Toc445689214"/>
      <w:r w:rsidRPr="00F32F1D">
        <w:t>Introduction</w:t>
      </w:r>
      <w:bookmarkEnd w:id="1"/>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689215"/>
      <w:r w:rsidRPr="00FD68C6">
        <w:t>Background and Motivation</w:t>
      </w:r>
      <w:bookmarkEnd w:id="2"/>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EA5804" w:rsidRPr="00075215" w:rsidRDefault="00EA5804"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3" w:name="_Toc435961279"/>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bookmarkEnd w:id="3"/>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71BC95BE" wp14:editId="6AC99B33">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4" w:name="_Toc435961280"/>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689216"/>
      <w:r>
        <w:lastRenderedPageBreak/>
        <w:t>Aims and Objectives of the CBTLS</w:t>
      </w:r>
      <w:bookmarkEnd w:id="5"/>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6" w:name="_Toc445689217"/>
      <w:r>
        <w:lastRenderedPageBreak/>
        <w:t>CBTLS Implementation – how will it address the issues</w:t>
      </w:r>
      <w:bookmarkEnd w:id="6"/>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7" w:name="_Toc445689218"/>
      <w:r>
        <w:t>S</w:t>
      </w:r>
      <w:r w:rsidR="00DC51E7" w:rsidRPr="00D42735">
        <w:t xml:space="preserve">tructure of the </w:t>
      </w:r>
      <w:r>
        <w:t>D</w:t>
      </w:r>
      <w:r w:rsidR="00DC51E7" w:rsidRPr="00D42735">
        <w:t>issertation</w:t>
      </w:r>
      <w:bookmarkEnd w:id="7"/>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8" w:name="_Toc445689219"/>
      <w:r>
        <w:t>Summary</w:t>
      </w:r>
      <w:bookmarkEnd w:id="8"/>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689220"/>
      <w:r>
        <w:t>Current approaches available to address the Issues in Railway Transportation System</w:t>
      </w:r>
      <w:bookmarkEnd w:id="9"/>
    </w:p>
    <w:p w:rsidR="00E830DE" w:rsidRDefault="00FD00CC" w:rsidP="00424983">
      <w:pPr>
        <w:pStyle w:val="c2customheadlevel2"/>
      </w:pPr>
      <w:bookmarkStart w:id="10" w:name="_Toc445689221"/>
      <w:r>
        <w:t>Introduction</w:t>
      </w:r>
      <w:bookmarkEnd w:id="10"/>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689222"/>
      <w:r>
        <w:t>Currently Available Systems for general public in railway transportation services</w:t>
      </w:r>
      <w:bookmarkEnd w:id="11"/>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689223"/>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5353D30F" wp14:editId="51D4D711">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3" w:name="_Toc435961281"/>
      <w:r w:rsidRPr="00075215">
        <w:t xml:space="preserve">Figure </w:t>
      </w:r>
      <w:r>
        <w:t>2.1 –</w:t>
      </w:r>
      <w:r w:rsidRPr="00075215">
        <w:t xml:space="preserve"> </w:t>
      </w:r>
      <w:r w:rsidR="006F1D62">
        <w:t xml:space="preserve">Initial </w:t>
      </w:r>
      <w:r>
        <w:t>Screen of e-Service Offered by Railway Department</w:t>
      </w:r>
      <w:bookmarkEnd w:id="13"/>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6D4B813D" wp14:editId="04A9E7BE">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4" w:name="_Toc435961282"/>
      <w:r w:rsidRPr="00075215">
        <w:t xml:space="preserve">Figure </w:t>
      </w:r>
      <w:r>
        <w:t>2.2 –</w:t>
      </w:r>
      <w:r w:rsidRPr="00075215">
        <w:t xml:space="preserve"> </w:t>
      </w:r>
      <w:r>
        <w:t>Train Detail Screen of e-Service Offered by Railway Department</w:t>
      </w:r>
      <w:bookmarkEnd w:id="14"/>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5" w:name="_Toc445689224"/>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sdt>
        <w:sdtPr>
          <w:rPr>
            <w:rFonts w:ascii="Times New Roman" w:hAnsi="Times New Roman" w:cs="Times New Roman"/>
            <w:sz w:val="24"/>
            <w:szCs w:val="24"/>
            <w:shd w:val="clear" w:color="auto" w:fill="FFFFFF"/>
          </w:rPr>
          <w:id w:val="200293835"/>
          <w:citation/>
        </w:sdtPr>
        <w:sdtContent>
          <w:r w:rsidR="00AF78DD" w:rsidRPr="005B3F28">
            <w:rPr>
              <w:rFonts w:ascii="Times New Roman" w:hAnsi="Times New Roman" w:cs="Times New Roman"/>
              <w:sz w:val="24"/>
              <w:szCs w:val="24"/>
              <w:shd w:val="clear" w:color="auto" w:fill="FFFFFF"/>
            </w:rPr>
            <w:fldChar w:fldCharType="begin"/>
          </w:r>
          <w:r w:rsidR="00AF78DD" w:rsidRPr="005B3F28">
            <w:rPr>
              <w:rFonts w:ascii="Times New Roman" w:hAnsi="Times New Roman" w:cs="Times New Roman"/>
              <w:sz w:val="24"/>
              <w:szCs w:val="24"/>
              <w:shd w:val="clear" w:color="auto" w:fill="FFFFFF"/>
            </w:rPr>
            <w:instrText xml:space="preserve"> CITATION Ase14 \l 1033 </w:instrText>
          </w:r>
          <w:r w:rsidR="00AF78DD" w:rsidRPr="005B3F28">
            <w:rPr>
              <w:rFonts w:ascii="Times New Roman" w:hAnsi="Times New Roman" w:cs="Times New Roman"/>
              <w:sz w:val="24"/>
              <w:szCs w:val="24"/>
              <w:shd w:val="clear" w:color="auto" w:fill="FFFFFF"/>
            </w:rPr>
            <w:fldChar w:fldCharType="separate"/>
          </w:r>
          <w:r w:rsidR="00BA727A">
            <w:rPr>
              <w:rFonts w:ascii="Times New Roman" w:hAnsi="Times New Roman" w:cs="Times New Roman"/>
              <w:noProof/>
              <w:sz w:val="24"/>
              <w:szCs w:val="24"/>
              <w:shd w:val="clear" w:color="auto" w:fill="FFFFFF"/>
            </w:rPr>
            <w:t xml:space="preserve"> </w:t>
          </w:r>
          <w:r w:rsidR="00BA727A" w:rsidRPr="00BA727A">
            <w:rPr>
              <w:rFonts w:ascii="Times New Roman" w:hAnsi="Times New Roman" w:cs="Times New Roman"/>
              <w:noProof/>
              <w:sz w:val="24"/>
              <w:szCs w:val="24"/>
              <w:shd w:val="clear" w:color="auto" w:fill="FFFFFF"/>
            </w:rPr>
            <w:t>[1]</w:t>
          </w:r>
          <w:r w:rsidR="00AF78DD" w:rsidRPr="005B3F28">
            <w:rPr>
              <w:rFonts w:ascii="Times New Roman" w:hAnsi="Times New Roman" w:cs="Times New Roman"/>
              <w:sz w:val="24"/>
              <w:szCs w:val="24"/>
              <w:shd w:val="clear" w:color="auto" w:fill="FFFFFF"/>
            </w:rPr>
            <w:fldChar w:fldCharType="end"/>
          </w:r>
        </w:sdtContent>
      </w:sdt>
    </w:p>
    <w:p w:rsidR="00AF78DD" w:rsidRDefault="00F62879" w:rsidP="000E31BF">
      <w:pPr>
        <w:pStyle w:val="custombody"/>
      </w:pPr>
      <w:r w:rsidRPr="00F62879">
        <w:t>Train Schedules of Sri Lanka</w:t>
      </w:r>
      <w:r>
        <w:t xml:space="preserve"> </w:t>
      </w:r>
      <w:r w:rsidR="00F54F75">
        <w:t>Provided another mobile user interface for the same service as above.</w:t>
      </w:r>
    </w:p>
    <w:p w:rsidR="00F54F75" w:rsidRDefault="00F54F75" w:rsidP="0024586C">
      <w:pPr>
        <w:pStyle w:val="custombody"/>
        <w:numPr>
          <w:ilvl w:val="1"/>
          <w:numId w:val="19"/>
        </w:numPr>
      </w:pPr>
      <w:r>
        <w:t>Additional features are added to add train schedules to favorites and to store last 10 searches in history.</w:t>
      </w:r>
    </w:p>
    <w:p w:rsidR="00F54F75" w:rsidRPr="009459C6" w:rsidRDefault="00F54F75" w:rsidP="0024586C">
      <w:pPr>
        <w:pStyle w:val="custombody"/>
        <w:numPr>
          <w:ilvl w:val="1"/>
          <w:numId w:val="19"/>
        </w:numPr>
      </w:pPr>
      <w:r>
        <w:t xml:space="preserve">Accessed via :                                   -                </w:t>
      </w:r>
      <w:hyperlink r:id="rId13" w:history="1">
        <w:r w:rsidR="005B3F28" w:rsidRPr="00FB2D17">
          <w:rPr>
            <w:rStyle w:val="Hyperlink"/>
          </w:rPr>
          <w:t>https://play.google.com/store/apps/details?id=com.aselalee.trainschedule</w:t>
        </w:r>
      </w:hyperlink>
      <w:r w:rsidR="005B3F28">
        <w:t xml:space="preserve"> </w:t>
      </w:r>
    </w:p>
    <w:p w:rsidR="00F54F75" w:rsidRDefault="00F54F75" w:rsidP="0024586C">
      <w:pPr>
        <w:pStyle w:val="custombody"/>
        <w:numPr>
          <w:ilvl w:val="1"/>
          <w:numId w:val="19"/>
        </w:numPr>
      </w:pPr>
      <w:r>
        <w:t>Drawbacks as observed,</w:t>
      </w:r>
    </w:p>
    <w:p w:rsidR="005B3F28" w:rsidRPr="005B3F28" w:rsidRDefault="00F54F75" w:rsidP="005B3F28">
      <w:pPr>
        <w:spacing w:line="360" w:lineRule="auto"/>
        <w:ind w:left="1440"/>
        <w:jc w:val="both"/>
        <w:rPr>
          <w:rFonts w:ascii="Times New Roman" w:hAnsi="Times New Roman" w:cs="Times New Roman"/>
          <w:sz w:val="24"/>
          <w:szCs w:val="24"/>
        </w:rPr>
      </w:pPr>
      <w:r w:rsidRPr="005B3F28">
        <w:rPr>
          <w:rFonts w:ascii="Times New Roman" w:hAnsi="Times New Roman" w:cs="Times New Roman"/>
          <w:sz w:val="24"/>
          <w:szCs w:val="24"/>
        </w:rPr>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sdt>
        <w:sdtPr>
          <w:id w:val="-86156520"/>
          <w:citation/>
        </w:sdtPr>
        <w:sdtContent>
          <w:r w:rsidR="005B3F28" w:rsidRPr="005B3F28">
            <w:rPr>
              <w:rFonts w:ascii="Times New Roman" w:hAnsi="Times New Roman" w:cs="Times New Roman"/>
              <w:sz w:val="24"/>
              <w:szCs w:val="24"/>
            </w:rPr>
            <w:fldChar w:fldCharType="begin"/>
          </w:r>
          <w:r w:rsidR="005B3F28" w:rsidRPr="005B3F28">
            <w:rPr>
              <w:rFonts w:ascii="Times New Roman" w:hAnsi="Times New Roman" w:cs="Times New Roman"/>
              <w:sz w:val="24"/>
              <w:szCs w:val="24"/>
            </w:rPr>
            <w:instrText xml:space="preserve"> CITATION Goo15 \l 1033 </w:instrText>
          </w:r>
          <w:r w:rsidR="005B3F28" w:rsidRPr="005B3F28">
            <w:rPr>
              <w:rFonts w:ascii="Times New Roman" w:hAnsi="Times New Roman" w:cs="Times New Roman"/>
              <w:sz w:val="24"/>
              <w:szCs w:val="24"/>
            </w:rPr>
            <w:fldChar w:fldCharType="separate"/>
          </w:r>
          <w:r w:rsidR="00BA727A">
            <w:rPr>
              <w:rFonts w:ascii="Times New Roman" w:hAnsi="Times New Roman" w:cs="Times New Roman"/>
              <w:noProof/>
              <w:sz w:val="24"/>
              <w:szCs w:val="24"/>
            </w:rPr>
            <w:t xml:space="preserve"> </w:t>
          </w:r>
          <w:r w:rsidR="00BA727A" w:rsidRPr="00BA727A">
            <w:rPr>
              <w:rFonts w:ascii="Times New Roman" w:hAnsi="Times New Roman" w:cs="Times New Roman"/>
              <w:noProof/>
              <w:sz w:val="24"/>
              <w:szCs w:val="24"/>
            </w:rPr>
            <w:t>[2]</w:t>
          </w:r>
          <w:r w:rsidR="005B3F28" w:rsidRPr="005B3F28">
            <w:rPr>
              <w:rFonts w:ascii="Times New Roman" w:hAnsi="Times New Roman" w:cs="Times New Roman"/>
              <w:sz w:val="24"/>
              <w:szCs w:val="24"/>
            </w:rPr>
            <w:fldChar w:fldCharType="end"/>
          </w:r>
        </w:sdtContent>
      </w:sdt>
    </w:p>
    <w:p w:rsidR="005B3F28" w:rsidRPr="005B3F28" w:rsidRDefault="005B3F28" w:rsidP="005B3F28">
      <w:pPr>
        <w:pStyle w:val="ListParagraph"/>
        <w:numPr>
          <w:ilvl w:val="1"/>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Provided another mobile user interface for the same service as above.</w:t>
      </w:r>
    </w:p>
    <w:p w:rsidR="005B3F28" w:rsidRDefault="005B3F28" w:rsidP="0024586C">
      <w:pPr>
        <w:pStyle w:val="custombody"/>
        <w:numPr>
          <w:ilvl w:val="1"/>
          <w:numId w:val="19"/>
        </w:numPr>
      </w:pPr>
      <w:r>
        <w:t>Additional features are added as search history to be available offline access, and the location awareness to find the nearest train station.</w:t>
      </w:r>
    </w:p>
    <w:p w:rsidR="005B3F28" w:rsidRPr="009459C6" w:rsidRDefault="005B3F28" w:rsidP="0024586C">
      <w:pPr>
        <w:pStyle w:val="custombody"/>
        <w:numPr>
          <w:ilvl w:val="1"/>
          <w:numId w:val="19"/>
        </w:numPr>
      </w:pPr>
      <w:r>
        <w:t xml:space="preserve">Accessed via :                                   -                </w:t>
      </w:r>
      <w:hyperlink r:id="rId14" w:history="1">
        <w:r w:rsidRPr="00FB2D17">
          <w:rPr>
            <w:rStyle w:val="Hyperlink"/>
          </w:rPr>
          <w:t>https://play.google.com/store/apps/details?id=k.dw.timetable</w:t>
        </w:r>
      </w:hyperlink>
      <w:r>
        <w:t xml:space="preserve"> </w:t>
      </w:r>
    </w:p>
    <w:p w:rsidR="005B3F28" w:rsidRDefault="005B3F28" w:rsidP="0024586C">
      <w:pPr>
        <w:pStyle w:val="custombody"/>
        <w:numPr>
          <w:ilvl w:val="1"/>
          <w:numId w:val="19"/>
        </w:numPr>
      </w:pPr>
      <w:r>
        <w:t>Drawbacks as observed,</w:t>
      </w:r>
    </w:p>
    <w:p w:rsidR="005B3F28" w:rsidRDefault="005B3F28" w:rsidP="005B3F28">
      <w:pPr>
        <w:spacing w:line="360" w:lineRule="auto"/>
        <w:ind w:left="1440"/>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p>
    <w:p w:rsidR="00BD31D5" w:rsidRDefault="00BD31D5" w:rsidP="00913EFF">
      <w:pPr>
        <w:pStyle w:val="c2customheadlevel3"/>
      </w:pPr>
      <w:bookmarkStart w:id="16" w:name="_Toc445689225"/>
      <w:r>
        <w:t xml:space="preserve">GPS based train movement tracking system by Sri Lanka Railway with University of Colombo </w:t>
      </w:r>
      <w:sdt>
        <w:sdtPr>
          <w:id w:val="-475375366"/>
          <w:citation/>
        </w:sdtPr>
        <w:sdtContent>
          <w:r w:rsidR="00742C8A">
            <w:fldChar w:fldCharType="begin"/>
          </w:r>
          <w:r w:rsidR="00742C8A">
            <w:instrText xml:space="preserve"> CITATION Sri15 \l 1033 </w:instrText>
          </w:r>
          <w:r w:rsidR="00742C8A">
            <w:fldChar w:fldCharType="separate"/>
          </w:r>
          <w:r w:rsidR="00BA727A" w:rsidRPr="00BA727A">
            <w:rPr>
              <w:noProof/>
            </w:rPr>
            <w:t>[3]</w:t>
          </w:r>
          <w:r w:rsidR="00742C8A">
            <w:fldChar w:fldCharType="end"/>
          </w:r>
        </w:sdtContent>
      </w:sdt>
      <w:bookmarkEnd w:id="16"/>
    </w:p>
    <w:p w:rsidR="00BD31D5" w:rsidRDefault="00742C8A" w:rsidP="0024586C">
      <w:pPr>
        <w:pStyle w:val="custombody"/>
      </w:pPr>
      <w:r w:rsidRPr="00742C8A">
        <w:t>The GPS based train movement tracking system by Sri Lanka Railway</w:t>
      </w:r>
      <w:r>
        <w:t xml:space="preserve"> has been developed </w:t>
      </w:r>
      <w:r w:rsidRPr="00742C8A">
        <w:t>with</w:t>
      </w:r>
      <w:r>
        <w:t xml:space="preserve"> the association of</w:t>
      </w:r>
      <w:r w:rsidRPr="00742C8A">
        <w:t xml:space="preserve"> University of Colombo </w:t>
      </w:r>
      <w:r>
        <w:t>– Sri Lanka. This system could be</w:t>
      </w:r>
      <w:r w:rsidRPr="00742C8A">
        <w:t xml:space="preserve"> </w:t>
      </w:r>
      <w:r>
        <w:t>a</w:t>
      </w:r>
      <w:r w:rsidR="00BD31D5" w:rsidRPr="00742C8A">
        <w:t xml:space="preserve">ccessed via - </w:t>
      </w:r>
      <w:hyperlink r:id="rId15" w:history="1">
        <w:r w:rsidRPr="00FB2D17">
          <w:rPr>
            <w:rStyle w:val="Hyperlink"/>
          </w:rPr>
          <w:t>http://www.slrail.info/</w:t>
        </w:r>
      </w:hyperlink>
      <w:r>
        <w:t xml:space="preserve"> </w:t>
      </w:r>
    </w:p>
    <w:p w:rsidR="00742C8A" w:rsidRDefault="00742C8A" w:rsidP="0024586C">
      <w:pPr>
        <w:pStyle w:val="custombody"/>
      </w:pPr>
      <w:r>
        <w:rPr>
          <w:noProof/>
        </w:rPr>
        <w:lastRenderedPageBreak/>
        <w:drawing>
          <wp:inline distT="0" distB="0" distL="0" distR="0" wp14:anchorId="052C0AC4" wp14:editId="05A5B129">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7" w:name="_Toc435961283"/>
      <w:r w:rsidRPr="00075215">
        <w:t xml:space="preserve">Figure </w:t>
      </w:r>
      <w:r>
        <w:t>2.3 –</w:t>
      </w:r>
      <w:r w:rsidRPr="00075215">
        <w:t xml:space="preserve"> </w:t>
      </w:r>
      <w:r>
        <w:t xml:space="preserve">Search Train Screen </w:t>
      </w:r>
      <w:r w:rsidR="00A6246A">
        <w:t xml:space="preserve">of </w:t>
      </w:r>
      <w:r w:rsidR="00A6246A" w:rsidRPr="00A6246A">
        <w:t>GPS based train movement tracking system by Sri Lanka Railway with University of Colombo [7]</w:t>
      </w:r>
      <w:bookmarkEnd w:id="17"/>
    </w:p>
    <w:p w:rsidR="00BD31D5" w:rsidRPr="00742C8A"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This is the only available system to show current location of trains in Sri Lanka.</w:t>
      </w:r>
    </w:p>
    <w:p w:rsidR="00BD31D5" w:rsidRDefault="00BD31D5" w:rsidP="0024586C">
      <w:pPr>
        <w:pStyle w:val="custombody"/>
      </w:pPr>
      <w:r>
        <w:t>Drawbacks as observed,</w:t>
      </w:r>
    </w:p>
    <w:p w:rsidR="00BD31D5" w:rsidRDefault="00A6246A" w:rsidP="0024586C">
      <w:pPr>
        <w:pStyle w:val="custombody"/>
        <w:numPr>
          <w:ilvl w:val="0"/>
          <w:numId w:val="22"/>
        </w:numPr>
      </w:pPr>
      <w:r>
        <w:t>I</w:t>
      </w:r>
      <w:r w:rsidR="00BD31D5">
        <w:t>mplemented only for Coastal Line</w:t>
      </w:r>
      <w:r>
        <w:t xml:space="preserve"> and currently the system does not show the live train details,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689226"/>
      <w:r>
        <w:t>A proposed system - GPS/GSM based train tracking system – utilizing mobile networks to support public transportation</w:t>
      </w:r>
      <w:sdt>
        <w:sdtPr>
          <w:id w:val="1862547143"/>
          <w:citation/>
        </w:sdtPr>
        <w:sdtContent>
          <w:r w:rsidR="00D71FAF">
            <w:fldChar w:fldCharType="begin"/>
          </w:r>
          <w:r w:rsidR="00D71FAF">
            <w:instrText xml:space="preserve"> CITATION Jay11 \l 1033 </w:instrText>
          </w:r>
          <w:r w:rsidR="00D71FAF">
            <w:fldChar w:fldCharType="separate"/>
          </w:r>
          <w:r w:rsidR="00BA727A">
            <w:rPr>
              <w:noProof/>
            </w:rPr>
            <w:t xml:space="preserve"> </w:t>
          </w:r>
          <w:r w:rsidR="00BA727A" w:rsidRPr="00BA727A">
            <w:rPr>
              <w:noProof/>
            </w:rPr>
            <w:t>[4]</w:t>
          </w:r>
          <w:r w:rsidR="00D71FAF">
            <w:fldChar w:fldCharType="end"/>
          </w:r>
        </w:sdtContent>
      </w:sdt>
      <w:bookmarkEnd w:id="18"/>
    </w:p>
    <w:p w:rsidR="00D71FAF" w:rsidRPr="00916AA8" w:rsidRDefault="00474279" w:rsidP="0024586C">
      <w:pPr>
        <w:pStyle w:val="custombody"/>
      </w:pPr>
      <w:r>
        <w:t>“</w:t>
      </w:r>
      <w:r w:rsidR="00D71FAF" w:rsidRPr="00916AA8">
        <w:t xml:space="preserve">The paper presents a solution implemented at Sri Lanka, to provide an intelligent train tracking and management system to improve the existing railway transport service. </w:t>
      </w:r>
    </w:p>
    <w:p w:rsidR="00D71FAF" w:rsidRPr="00916AA8" w:rsidRDefault="00D71FAF" w:rsidP="0024586C">
      <w:pPr>
        <w:pStyle w:val="custombody"/>
      </w:pPr>
      <w:r w:rsidRPr="00916AA8">
        <w:t xml:space="preserve">The solution is based on powerful combination of mobile computing, Global System for Mobile Communication (GSM), Global Positioning System (GPS), Geographical Information System (GIS) technologies and software. The in-built GPS module identifies the train location with a highest accuracy and transfers the information to the central system via GSM. </w:t>
      </w:r>
    </w:p>
    <w:p w:rsidR="00D71FAF" w:rsidRPr="00916AA8" w:rsidRDefault="00D71FAF" w:rsidP="0024586C">
      <w:pPr>
        <w:pStyle w:val="custombody"/>
      </w:pPr>
      <w:r w:rsidRPr="00916AA8">
        <w:t xml:space="preserve">The availability of this information allows the Train Controller to take accurate decisions as for the train location. </w:t>
      </w:r>
    </w:p>
    <w:p w:rsidR="00D71FAF" w:rsidRPr="00916AA8" w:rsidRDefault="00D71FAF" w:rsidP="0024586C">
      <w:pPr>
        <w:pStyle w:val="custombody"/>
      </w:pPr>
      <w:r w:rsidRPr="00916AA8">
        <w:lastRenderedPageBreak/>
        <w:t xml:space="preserve">Location data can be further processed to provide visual positioning using maps granting a wholesome view on train location. </w:t>
      </w:r>
    </w:p>
    <w:p w:rsidR="00D71FAF" w:rsidRPr="00916AA8" w:rsidRDefault="00D71FAF" w:rsidP="0024586C">
      <w:pPr>
        <w:pStyle w:val="custombody"/>
      </w:pPr>
      <w:r w:rsidRPr="00916AA8">
        <w:t>Positioning data along with train speed helps the administration to identify the possible safety issues and react to them effectively using the communication methods provided by the system. Additionally, the location information can be used to facilitate accurate scheduling with regard to train arrival and departure on each station.</w:t>
      </w:r>
      <w:r w:rsidR="00474279">
        <w:t>”</w:t>
      </w:r>
      <w:sdt>
        <w:sdtPr>
          <w:id w:val="-843712375"/>
          <w:citation/>
        </w:sdtPr>
        <w:sdtContent>
          <w:r w:rsidR="00474279">
            <w:fldChar w:fldCharType="begin"/>
          </w:r>
          <w:r w:rsidR="00474279">
            <w:instrText xml:space="preserve"> CITATION Jay11 \l 1033 </w:instrText>
          </w:r>
          <w:r w:rsidR="00474279">
            <w:fldChar w:fldCharType="separate"/>
          </w:r>
          <w:r w:rsidR="00BA727A">
            <w:rPr>
              <w:noProof/>
            </w:rPr>
            <w:t xml:space="preserve"> </w:t>
          </w:r>
          <w:r w:rsidR="00BA727A" w:rsidRPr="00BA727A">
            <w:rPr>
              <w:noProof/>
            </w:rPr>
            <w:t>[4]</w:t>
          </w:r>
          <w:r w:rsidR="00474279">
            <w:fldChar w:fldCharType="end"/>
          </w:r>
        </w:sdtContent>
      </w:sdt>
    </w:p>
    <w:p w:rsidR="00D71FAF" w:rsidRDefault="00D71FAF" w:rsidP="0024586C">
      <w:pPr>
        <w:pStyle w:val="custombody"/>
      </w:pPr>
      <w:r>
        <w:t xml:space="preserve">This system is a comprehensive solution for the current issues observed in the train transportation system. But it mainly focuses on train administrative staff rather than the passengers, and also the cost of implementation and infrastructure cost will be large. This system should be implemented within the railway department itself. </w:t>
      </w:r>
    </w:p>
    <w:p w:rsidR="00B61826" w:rsidRDefault="00B61826" w:rsidP="00B61826">
      <w:pPr>
        <w:pStyle w:val="c2customheadlevel3"/>
      </w:pPr>
      <w:bookmarkStart w:id="19" w:name="_Toc445689227"/>
      <w:r w:rsidRPr="00B61826">
        <w:t>GPS based tracking system for trains in Sri Lanka</w:t>
      </w:r>
      <w:sdt>
        <w:sdtPr>
          <w:id w:val="-88089000"/>
          <w:citation/>
        </w:sdtPr>
        <w:sdtContent>
          <w:r>
            <w:fldChar w:fldCharType="begin"/>
          </w:r>
          <w:r>
            <w:instrText xml:space="preserve"> CITATION Gun06 \l 1033 </w:instrText>
          </w:r>
          <w:r>
            <w:fldChar w:fldCharType="separate"/>
          </w:r>
          <w:r w:rsidR="00BA727A">
            <w:rPr>
              <w:noProof/>
            </w:rPr>
            <w:t xml:space="preserve"> </w:t>
          </w:r>
          <w:r w:rsidR="00BA727A" w:rsidRPr="00BA727A">
            <w:rPr>
              <w:noProof/>
            </w:rPr>
            <w:t>[5]</w:t>
          </w:r>
          <w:r>
            <w:fldChar w:fldCharType="end"/>
          </w:r>
        </w:sdtContent>
      </w:sdt>
      <w:bookmarkEnd w:id="19"/>
    </w:p>
    <w:p w:rsidR="00BD31D5" w:rsidRDefault="00474279" w:rsidP="0024586C">
      <w:pPr>
        <w:pStyle w:val="custombody"/>
      </w:pPr>
      <w:r>
        <w:t>“</w:t>
      </w:r>
      <w:r w:rsidRPr="00474279">
        <w: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w:t>
      </w:r>
      <w:proofErr w:type="spellStart"/>
      <w:r w:rsidRPr="00474279">
        <w:t>trianTracker</w:t>
      </w:r>
      <w:proofErr w:type="spellEnd"/>
      <w:r w:rsidRPr="00474279">
        <w:t>'</w:t>
      </w:r>
      <w:r>
        <w:t xml:space="preserve">” </w:t>
      </w:r>
      <w:sdt>
        <w:sdtPr>
          <w:id w:val="1520978169"/>
          <w:citation/>
        </w:sdtPr>
        <w:sdtContent>
          <w:r>
            <w:fldChar w:fldCharType="begin"/>
          </w:r>
          <w:r>
            <w:instrText xml:space="preserve"> CITATION Gun06 \l 1033 </w:instrText>
          </w:r>
          <w:r>
            <w:fldChar w:fldCharType="separate"/>
          </w:r>
          <w:r w:rsidR="00BA727A" w:rsidRPr="00BA727A">
            <w:rPr>
              <w:noProof/>
            </w:rPr>
            <w:t>[5]</w:t>
          </w:r>
          <w:r>
            <w:fldChar w:fldCharType="end"/>
          </w:r>
        </w:sdtContent>
      </w:sdt>
    </w:p>
    <w:p w:rsidR="00474279" w:rsidRPr="00474279" w:rsidRDefault="00474279" w:rsidP="0024586C">
      <w:pPr>
        <w:pStyle w:val="custombody"/>
      </w:pPr>
      <w:r>
        <w:t>The main disadvantage of the proposed system here is, it is available for the train control staff only. The main objective of the CBTLS is to provide train location information to the general public.</w:t>
      </w:r>
    </w:p>
    <w:p w:rsidR="00FD00CC" w:rsidRDefault="00FD00CC" w:rsidP="00424983">
      <w:pPr>
        <w:pStyle w:val="c2customheadlevel2"/>
      </w:pPr>
      <w:bookmarkStart w:id="20" w:name="_Toc445689228"/>
      <w:r>
        <w:t>Summary</w:t>
      </w:r>
      <w:bookmarkEnd w:id="20"/>
    </w:p>
    <w:p w:rsidR="00474279" w:rsidRDefault="00474279" w:rsidP="0024586C">
      <w:pPr>
        <w:pStyle w:val="custombody"/>
      </w:pPr>
      <w:r>
        <w:t>There are several number of solutions which are already implemented and also proposed to address the same issues which CBTLS is trying to address. As indicated above, each one 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lastRenderedPageBreak/>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t>Chapter 3</w:t>
      </w:r>
    </w:p>
    <w:p w:rsidR="003F66F9" w:rsidRDefault="003F66F9" w:rsidP="00C85969">
      <w:pPr>
        <w:pStyle w:val="custommainhead"/>
      </w:pPr>
      <w:bookmarkStart w:id="21" w:name="_Toc445689229"/>
      <w:r>
        <w:t xml:space="preserve">CBTLS – </w:t>
      </w:r>
      <w:r w:rsidR="00A063C4">
        <w:t xml:space="preserve">designed </w:t>
      </w:r>
      <w:r>
        <w:t>to cater real time data</w:t>
      </w:r>
      <w:bookmarkEnd w:id="21"/>
    </w:p>
    <w:p w:rsidR="003F66F9" w:rsidRDefault="0038174F" w:rsidP="0038174F">
      <w:pPr>
        <w:pStyle w:val="c3customheadlevel2"/>
      </w:pPr>
      <w:bookmarkStart w:id="22" w:name="_Toc445689230"/>
      <w:r>
        <w:t>Introduction</w:t>
      </w:r>
      <w:bookmarkEnd w:id="22"/>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lastRenderedPageBreak/>
        <w:t>In this chapter, the technologies, and architectural features will be described regarding the proposed community based train locating system.</w:t>
      </w:r>
      <w:r w:rsidR="00D62A3B">
        <w:t xml:space="preserve"> CBTLS should be designed in a way to allow unlimited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A063C4" w:rsidRDefault="00A063C4" w:rsidP="00A063C4">
      <w:pPr>
        <w:pStyle w:val="c3customheadlevel2"/>
      </w:pPr>
      <w:bookmarkStart w:id="23" w:name="_Toc445689231"/>
      <w:r>
        <w:t>Design Considerations</w:t>
      </w:r>
      <w:bookmarkEnd w:id="23"/>
    </w:p>
    <w:p w:rsidR="00A063C4" w:rsidRDefault="00A063C4" w:rsidP="0024586C">
      <w:pPr>
        <w:pStyle w:val="custombody"/>
      </w:pPr>
      <w:r>
        <w:t>Following</w:t>
      </w:r>
      <w:r w:rsidR="00D62A3B">
        <w:t xml:space="preserve"> design considerations were made during the design process of CBTLS.</w:t>
      </w:r>
    </w:p>
    <w:p w:rsidR="00A063C4" w:rsidRDefault="00A063C4" w:rsidP="00D62A3B">
      <w:pPr>
        <w:pStyle w:val="c3customheadlevel3"/>
      </w:pPr>
      <w:bookmarkStart w:id="24" w:name="_Toc445689232"/>
      <w:r>
        <w:t>UI Considerations</w:t>
      </w:r>
      <w:bookmarkEnd w:id="24"/>
    </w:p>
    <w:p w:rsidR="00A063C4" w:rsidRDefault="00D62A3B" w:rsidP="0024586C">
      <w:pPr>
        <w:pStyle w:val="custombody"/>
        <w:numPr>
          <w:ilvl w:val="0"/>
          <w:numId w:val="22"/>
        </w:numPr>
      </w:pPr>
      <w:r>
        <w:t xml:space="preserve">For the web application - </w:t>
      </w:r>
      <w:r w:rsidR="00A063C4">
        <w:t xml:space="preserve">Model View Controller (MVC) Pattern – </w:t>
      </w:r>
      <w:r>
        <w:t xml:space="preserve">The Spring MVC is used for this purpose. </w:t>
      </w:r>
      <w:r w:rsidR="002C0AD6">
        <w:t>Because of this both mobile and web client could be catered using same services</w:t>
      </w:r>
      <w:r w:rsidR="001B6CD5">
        <w:t>, since the presentation layer is separated from the business layer.</w:t>
      </w:r>
    </w:p>
    <w:p w:rsidR="00D62A3B" w:rsidRDefault="00A063C4" w:rsidP="0024586C">
      <w:pPr>
        <w:pStyle w:val="custombody"/>
        <w:numPr>
          <w:ilvl w:val="0"/>
          <w:numId w:val="22"/>
        </w:numPr>
      </w:pPr>
      <w:r>
        <w:t xml:space="preserve">User Language Preference and option to change </w:t>
      </w:r>
      <w:r w:rsidR="001B6CD5">
        <w:t>- labels</w:t>
      </w:r>
      <w:r>
        <w:t xml:space="preserve"> shall support all three languages and shall be shown to the user in the selected language</w:t>
      </w:r>
      <w:r w:rsidR="001B6CD5">
        <w:t>. This localization is a must for the web application and mobile application since a wide range of users would be accessing the system, and one of systems main objective is to address the issue of unawareness due to linguistic issues.</w:t>
      </w:r>
    </w:p>
    <w:p w:rsidR="00D62A3B" w:rsidRDefault="00A063C4" w:rsidP="0024586C">
      <w:pPr>
        <w:pStyle w:val="custombody"/>
        <w:numPr>
          <w:ilvl w:val="0"/>
          <w:numId w:val="22"/>
        </w:numPr>
      </w:pPr>
      <w:r>
        <w:t xml:space="preserve">Internet Browser Support – The application will support Internet Explorer 9, Firefox 20 and Google Chrome 28. </w:t>
      </w:r>
      <w:r w:rsidR="00096485">
        <w:t>The web application would support all the main browsers and their latest versions. For this purpose, a UI framework like bootstrap would be used.</w:t>
      </w:r>
    </w:p>
    <w:p w:rsidR="00096485" w:rsidRDefault="00096485" w:rsidP="0024586C">
      <w:pPr>
        <w:pStyle w:val="custombody"/>
        <w:numPr>
          <w:ilvl w:val="0"/>
          <w:numId w:val="22"/>
        </w:numPr>
      </w:pPr>
      <w:r>
        <w:t>Mobile device support – native android mobile application would support earliest possible android version, in order to cater as much as devices. The standard screen sizes would be developed, in order to cover the majority of devices properly.</w:t>
      </w:r>
    </w:p>
    <w:p w:rsidR="00D62A3B" w:rsidRDefault="00A063C4" w:rsidP="0024586C">
      <w:pPr>
        <w:pStyle w:val="custombody"/>
        <w:numPr>
          <w:ilvl w:val="0"/>
          <w:numId w:val="22"/>
        </w:numPr>
      </w:pPr>
      <w:r>
        <w:lastRenderedPageBreak/>
        <w:t>JQuery based AJAX framework will be used for populating data in dependent dropdown rather than refreshing the whole page.</w:t>
      </w:r>
      <w:r w:rsidR="00A311C4">
        <w:t xml:space="preserve"> In web application, for the sake of limiting the calls to server, only the required parts of pages would be refreshed through </w:t>
      </w:r>
      <w:proofErr w:type="spellStart"/>
      <w:proofErr w:type="gramStart"/>
      <w:r w:rsidR="00A311C4">
        <w:t>ajax</w:t>
      </w:r>
      <w:proofErr w:type="spellEnd"/>
      <w:proofErr w:type="gramEnd"/>
      <w:r w:rsidR="00A311C4">
        <w:t xml:space="preserve"> calls.</w:t>
      </w:r>
    </w:p>
    <w:p w:rsidR="00A063C4" w:rsidRDefault="00A063C4" w:rsidP="0024586C">
      <w:pPr>
        <w:pStyle w:val="custombody"/>
        <w:numPr>
          <w:ilvl w:val="0"/>
          <w:numId w:val="22"/>
        </w:numPr>
      </w:pPr>
      <w:r>
        <w:t xml:space="preserve">Segregate Look and Theme – The application will have CSS (cascaded style sheet) for storing font, </w:t>
      </w:r>
      <w:proofErr w:type="spellStart"/>
      <w:r>
        <w:t>colour</w:t>
      </w:r>
      <w:proofErr w:type="spellEnd"/>
      <w:r>
        <w:t xml:space="preserve">, table styles etc. This would certainly make the core application logic decoupled from application look and style. </w:t>
      </w:r>
      <w:r w:rsidR="00A311C4">
        <w:t>The mobile application and web application would be developed in a way look and feel would be similar for both.</w:t>
      </w:r>
    </w:p>
    <w:p w:rsidR="00A063C4" w:rsidRDefault="00A063C4" w:rsidP="00A311C4">
      <w:pPr>
        <w:pStyle w:val="c3customheadlevel3"/>
      </w:pPr>
      <w:bookmarkStart w:id="25" w:name="_Toc445689233"/>
      <w:r>
        <w:t>Data Model Design</w:t>
      </w:r>
      <w:bookmarkEnd w:id="25"/>
      <w:r>
        <w:t xml:space="preserve"> </w:t>
      </w:r>
    </w:p>
    <w:p w:rsidR="00A311C4" w:rsidRDefault="00A063C4" w:rsidP="0024586C">
      <w:pPr>
        <w:pStyle w:val="custombody"/>
        <w:numPr>
          <w:ilvl w:val="0"/>
          <w:numId w:val="25"/>
        </w:numPr>
      </w:pPr>
      <w:r>
        <w:t>The physical data model is done considering MySQL database.</w:t>
      </w:r>
    </w:p>
    <w:p w:rsidR="00A063C4" w:rsidRDefault="00A063C4" w:rsidP="0024586C">
      <w:pPr>
        <w:pStyle w:val="custombody"/>
        <w:numPr>
          <w:ilvl w:val="0"/>
          <w:numId w:val="25"/>
        </w:numPr>
      </w:pPr>
      <w:r>
        <w:t>The model has assumed soft deletion of entities compared to hard delete.</w:t>
      </w:r>
    </w:p>
    <w:p w:rsidR="00A311C4" w:rsidRDefault="00A311C4" w:rsidP="0024586C">
      <w:pPr>
        <w:pStyle w:val="custombody"/>
        <w:numPr>
          <w:ilvl w:val="0"/>
          <w:numId w:val="25"/>
        </w:numPr>
      </w:pPr>
      <w:r>
        <w:t>Although, in this sample application which would be implemented MySQL is used, but in a real world application, a NoSQL solution would be preferred since CBTLS would have to cater a huge amount of real time data access and process, and as well as huge amount of data analysis.</w:t>
      </w:r>
    </w:p>
    <w:p w:rsidR="00A063C4" w:rsidRDefault="00A063C4" w:rsidP="003028C2">
      <w:pPr>
        <w:pStyle w:val="c3customheadlevel3"/>
      </w:pPr>
      <w:bookmarkStart w:id="26" w:name="_Toc445689234"/>
      <w:r>
        <w:t>Uses of Design Pattern</w:t>
      </w:r>
      <w:bookmarkEnd w:id="26"/>
    </w:p>
    <w:p w:rsidR="00A063C4" w:rsidRDefault="00A063C4" w:rsidP="0024586C">
      <w:pPr>
        <w:pStyle w:val="custombody"/>
      </w:pPr>
      <w:r>
        <w:t xml:space="preserve">A number of design patterns </w:t>
      </w:r>
      <w:r w:rsidR="003028C2">
        <w:t>would be</w:t>
      </w:r>
      <w:r>
        <w:t xml:space="preserve"> used. The Business component uses Data access Object (DAO) pattern, Factory Pattern, Singleton Pattern. The presentation layer uses MVC pattern. </w:t>
      </w:r>
    </w:p>
    <w:p w:rsidR="00A063C4" w:rsidRDefault="00A063C4" w:rsidP="003028C2">
      <w:pPr>
        <w:pStyle w:val="c3customheadlevel3"/>
      </w:pPr>
      <w:bookmarkStart w:id="27" w:name="_Toc445689235"/>
      <w:r>
        <w:t>Connection Pooling</w:t>
      </w:r>
      <w:bookmarkEnd w:id="27"/>
    </w:p>
    <w:p w:rsidR="00A063C4" w:rsidRDefault="00A063C4" w:rsidP="0024586C">
      <w:pPr>
        <w:pStyle w:val="custombody"/>
      </w:pPr>
      <w:r>
        <w:t xml:space="preserve">The connection object is obtained by </w:t>
      </w:r>
      <w:r w:rsidR="00E60773">
        <w:t>loo</w:t>
      </w:r>
      <w:r>
        <w:t xml:space="preserve">kup from the data-source defined in the </w:t>
      </w:r>
      <w:r w:rsidR="00E60773">
        <w:t>application configuration file of spring and Hibernate integration</w:t>
      </w:r>
      <w:r>
        <w:t>.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the system.</w:t>
      </w:r>
    </w:p>
    <w:p w:rsidR="00A063C4" w:rsidRDefault="00A063C4" w:rsidP="003028C2">
      <w:pPr>
        <w:pStyle w:val="c3customheadlevel3"/>
      </w:pPr>
      <w:bookmarkStart w:id="28" w:name="_Toc445689236"/>
      <w:r>
        <w:t>Transaction and rollback</w:t>
      </w:r>
      <w:bookmarkEnd w:id="28"/>
    </w:p>
    <w:p w:rsidR="00A063C4" w:rsidRDefault="00A063C4" w:rsidP="0024586C">
      <w:pPr>
        <w:pStyle w:val="custombody"/>
      </w:pPr>
      <w:r>
        <w:t xml:space="preserve">Connections will be fetched from connection pool in Business layer and passed as parameter to DAO layer. In case database exception occurs in DAO layer that will propagate up to Business layer and the transaction will be rolled back. So business </w:t>
      </w:r>
      <w:r>
        <w:lastRenderedPageBreak/>
        <w:t>classes will have entry and exit points of transactions. In case of transactions involving multiple DAO layer, the business layer ensures that same connection object is passed to all. Any create/update operation will be done in a single transaction – so that if anything goes wrong within a transaction, then the whole operation will be rolled back.</w:t>
      </w:r>
    </w:p>
    <w:p w:rsidR="00A063C4" w:rsidRDefault="00A063C4" w:rsidP="003028C2">
      <w:pPr>
        <w:pStyle w:val="c3customheadlevel3"/>
      </w:pPr>
      <w:bookmarkStart w:id="29" w:name="_Toc445689237"/>
      <w:r>
        <w:t>Concurrent access</w:t>
      </w:r>
      <w:bookmarkEnd w:id="29"/>
    </w:p>
    <w:p w:rsidR="00A063C4" w:rsidRDefault="00E60773" w:rsidP="0024586C">
      <w:pPr>
        <w:pStyle w:val="custombody"/>
      </w:pPr>
      <w:r>
        <w:t xml:space="preserve">Since data in CBTLS will be concurrently accesses with a large frequency, </w:t>
      </w:r>
      <w:r w:rsidR="00A063C4">
        <w:t>Version column will be used on all tables to handle concurrent updates and to avoid data being overwritten from other sessions.</w:t>
      </w:r>
      <w:r>
        <w:t xml:space="preserve"> This is the concept of optimistic locking of database records.</w:t>
      </w:r>
    </w:p>
    <w:p w:rsidR="00A063C4" w:rsidRDefault="00A063C4" w:rsidP="003028C2">
      <w:pPr>
        <w:pStyle w:val="c3customheadlevel3"/>
      </w:pPr>
      <w:bookmarkStart w:id="30" w:name="_Toc445689238"/>
      <w:r>
        <w:t>Clustering support</w:t>
      </w:r>
      <w:bookmarkEnd w:id="30"/>
    </w:p>
    <w:p w:rsidR="00A063C4" w:rsidRDefault="00A063C4" w:rsidP="0024586C">
      <w:pPr>
        <w:pStyle w:val="custombody"/>
      </w:pPr>
      <w:r>
        <w:t>Business classes are stateless and singleton in nature. Thus application supports single instance or cluster environment deployment. Since business classes will generate single stateless instance in each JVM of clustering, it does not affect session affinity capabilities of the load-balancer, if used.</w:t>
      </w:r>
    </w:p>
    <w:p w:rsidR="00A063C4" w:rsidRDefault="00A063C4" w:rsidP="0024586C">
      <w:pPr>
        <w:pStyle w:val="custombody"/>
      </w:pPr>
      <w:r>
        <w:t>Also all value object classes will implement Serializable interface to ensure no hindrance occurs if and when session replication is enabled.</w:t>
      </w:r>
    </w:p>
    <w:p w:rsidR="00A063C4" w:rsidRDefault="00A063C4" w:rsidP="003028C2">
      <w:pPr>
        <w:pStyle w:val="c3customheadlevel3"/>
      </w:pPr>
      <w:bookmarkStart w:id="31" w:name="_Toc445689239"/>
      <w:r>
        <w:t>Logging Facilities</w:t>
      </w:r>
      <w:bookmarkEnd w:id="31"/>
    </w:p>
    <w:p w:rsidR="00A063C4" w:rsidRDefault="00A063C4" w:rsidP="0024586C">
      <w:pPr>
        <w:pStyle w:val="custombody"/>
      </w:pPr>
      <w:r>
        <w:t xml:space="preserve">Log4j logging framework will be integrated to capture log into file system for any kind of operation in the system. But in production, logging level would be set as ERROR to avoid performance deterioration because of capturing huge amount of log. </w:t>
      </w:r>
    </w:p>
    <w:p w:rsidR="00A063C4" w:rsidRDefault="00A063C4" w:rsidP="003028C2">
      <w:pPr>
        <w:pStyle w:val="c3customheadlevel3"/>
      </w:pPr>
      <w:bookmarkStart w:id="32" w:name="_Toc445689240"/>
      <w:r>
        <w:t>Audit Facilities</w:t>
      </w:r>
      <w:bookmarkEnd w:id="32"/>
    </w:p>
    <w:p w:rsidR="00A063C4" w:rsidRDefault="00A063C4" w:rsidP="0024586C">
      <w:pPr>
        <w:pStyle w:val="custombody"/>
      </w:pPr>
      <w:r>
        <w:t xml:space="preserve">Every transaction table will have two audit columns namely "Created By", "Created Date" – to track who has created/updated a particular entry in table and when that is happened. Also for every transaction table, there will a corresponding audit table to capture all the audit trail data for any modification of data in the main table. </w:t>
      </w:r>
    </w:p>
    <w:p w:rsidR="00A063C4" w:rsidRDefault="00A063C4" w:rsidP="003028C2">
      <w:pPr>
        <w:pStyle w:val="c3customheadlevel3"/>
      </w:pPr>
      <w:bookmarkStart w:id="33" w:name="_Toc445689241"/>
      <w:r>
        <w:t>Security</w:t>
      </w:r>
      <w:bookmarkEnd w:id="33"/>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AD64FB">
      <w:pPr>
        <w:pStyle w:val="c3customheadlevel3"/>
      </w:pPr>
      <w:bookmarkStart w:id="34" w:name="_Toc445689242"/>
      <w:r w:rsidRPr="00AD64FB">
        <w:lastRenderedPageBreak/>
        <w:t>Detailed Software Architecture</w:t>
      </w:r>
      <w:bookmarkEnd w:id="34"/>
    </w:p>
    <w:p w:rsidR="00E60773" w:rsidRDefault="00AD64FB" w:rsidP="0024586C">
      <w:pPr>
        <w:pStyle w:val="custombody"/>
      </w:pPr>
      <w:r>
        <w:rPr>
          <w:noProof/>
        </w:rPr>
        <w:drawing>
          <wp:inline distT="0" distB="0" distL="0" distR="0" wp14:anchorId="408A2EF6" wp14:editId="10386EA2">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35" w:name="_Toc435961284"/>
      <w:r w:rsidRPr="00075215">
        <w:t xml:space="preserve">Figure </w:t>
      </w:r>
      <w:r>
        <w:t>3.1 –</w:t>
      </w:r>
      <w:r w:rsidRPr="00075215">
        <w:t xml:space="preserve"> </w:t>
      </w:r>
      <w:r>
        <w:t>Overall Architecture of CBTLS</w:t>
      </w:r>
      <w:bookmarkEnd w:id="35"/>
    </w:p>
    <w:p w:rsidR="00AD64FB" w:rsidRDefault="00AD64FB" w:rsidP="0024586C">
      <w:pPr>
        <w:pStyle w:val="custombody"/>
      </w:pPr>
    </w:p>
    <w:p w:rsidR="003028C2" w:rsidRDefault="003028C2" w:rsidP="0024586C">
      <w:pPr>
        <w:pStyle w:val="custombody"/>
      </w:pPr>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6" w:name="_Toc435961285"/>
      <w:r>
        <w:t>Table</w:t>
      </w:r>
      <w:r w:rsidRPr="00075215">
        <w:t xml:space="preserve"> </w:t>
      </w:r>
      <w:r>
        <w:t>3.1 –</w:t>
      </w:r>
      <w:r w:rsidRPr="00075215">
        <w:t xml:space="preserve"> </w:t>
      </w:r>
      <w:r>
        <w:t>Each component of Overall Architecture of CBTLS</w:t>
      </w:r>
      <w:bookmarkEnd w:id="36"/>
    </w:p>
    <w:p w:rsidR="00AD64FB" w:rsidRDefault="00065F29" w:rsidP="00065F29">
      <w:pPr>
        <w:pStyle w:val="c3customheadlevel3"/>
      </w:pPr>
      <w:bookmarkStart w:id="37" w:name="_Toc445689243"/>
      <w:r>
        <w:lastRenderedPageBreak/>
        <w:t>Technology Stack</w:t>
      </w:r>
      <w:bookmarkEnd w:id="37"/>
    </w:p>
    <w:p w:rsidR="00065F29" w:rsidRDefault="00065F29" w:rsidP="0024586C">
      <w:pPr>
        <w:pStyle w:val="custombody"/>
      </w:pPr>
      <w:r>
        <w:rPr>
          <w:noProof/>
        </w:rPr>
        <w:drawing>
          <wp:inline distT="0" distB="0" distL="0" distR="0" wp14:anchorId="5FF8F978" wp14:editId="6D874868">
            <wp:extent cx="5276215" cy="33451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3345180"/>
                    </a:xfrm>
                    <a:prstGeom prst="rect">
                      <a:avLst/>
                    </a:prstGeom>
                  </pic:spPr>
                </pic:pic>
              </a:graphicData>
            </a:graphic>
          </wp:inline>
        </w:drawing>
      </w:r>
    </w:p>
    <w:p w:rsidR="00065F29" w:rsidRPr="00742C8A" w:rsidRDefault="00065F29" w:rsidP="0024586C">
      <w:pPr>
        <w:pStyle w:val="listoffigures"/>
      </w:pPr>
      <w:bookmarkStart w:id="38" w:name="_Toc435961286"/>
      <w:r w:rsidRPr="00075215">
        <w:t xml:space="preserve">Figure </w:t>
      </w:r>
      <w:r>
        <w:t>3.2 –</w:t>
      </w:r>
      <w:r w:rsidRPr="00075215">
        <w:t xml:space="preserve"> </w:t>
      </w:r>
      <w:r>
        <w:t>Technology Stack</w:t>
      </w:r>
      <w:bookmarkEnd w:id="38"/>
    </w:p>
    <w:tbl>
      <w:tblPr>
        <w:tblStyle w:val="TableGridLight"/>
        <w:tblW w:w="0" w:type="auto"/>
        <w:tblLook w:val="04A0" w:firstRow="1" w:lastRow="0" w:firstColumn="1" w:lastColumn="0" w:noHBand="0" w:noVBand="1"/>
      </w:tblPr>
      <w:tblGrid>
        <w:gridCol w:w="4155"/>
        <w:gridCol w:w="4144"/>
      </w:tblGrid>
      <w:tr w:rsidR="00065F29" w:rsidRPr="00D31F5D" w:rsidTr="00C85969">
        <w:tc>
          <w:tcPr>
            <w:tcW w:w="4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Proxy Serv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physical server dedicated to handle requests from client and do load balancing, which is crucial in systems like CBTLS </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CentOS 6.7,x86_64</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64 bit CentOS- a </w:t>
            </w:r>
            <w:proofErr w:type="spellStart"/>
            <w:r>
              <w:rPr>
                <w:rFonts w:ascii="Times New Roman" w:hAnsi="Times New Roman" w:cs="Times New Roman"/>
                <w:sz w:val="24"/>
                <w:szCs w:val="24"/>
              </w:rPr>
              <w:t>linux</w:t>
            </w:r>
            <w:proofErr w:type="spellEnd"/>
            <w:r>
              <w:rPr>
                <w:rFonts w:ascii="Times New Roman" w:hAnsi="Times New Roman" w:cs="Times New Roman"/>
                <w:sz w:val="24"/>
                <w:szCs w:val="24"/>
              </w:rPr>
              <w:t xml:space="preserve"> operating system as the OS in servers</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pache2</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be used as the proxy server</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dedicated physical server/servers to handle application server - </w:t>
            </w:r>
            <w:proofErr w:type="spellStart"/>
            <w:r>
              <w:rPr>
                <w:rFonts w:ascii="Times New Roman" w:hAnsi="Times New Roman" w:cs="Times New Roman"/>
                <w:sz w:val="24"/>
                <w:szCs w:val="24"/>
              </w:rPr>
              <w:t>WildFly</w:t>
            </w:r>
            <w:proofErr w:type="spell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DK 1.8.0_60</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ava framework version 8, on top which CBTLS is implemented and will execute</w:t>
            </w:r>
            <w:proofErr w:type="gramStart"/>
            <w:r>
              <w:rPr>
                <w:rFonts w:ascii="Times New Roman" w:hAnsi="Times New Roman" w:cs="Times New Roman"/>
                <w:sz w:val="24"/>
                <w:szCs w:val="24"/>
              </w:rPr>
              <w:t>,.</w:t>
            </w:r>
            <w:proofErr w:type="gram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security</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 component in Spring framework, integrated to CBTLS to handle user authentication related security tasks easily</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lastRenderedPageBreak/>
              <w:t>Spring Core contain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handle Inversion of Control and dependency Injection and for the integration of Spring MVC, spring security and spring hibernate support.</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MVC</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separate presentation layer from business logic, so it will be able to cater both mobile and web clients, or any other client</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hibernate support</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to integrate Hibernate ORM mapping framework into spring context, and also to handle database transactions automatically</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Hibernate</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as an ORM tool and database acces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Bootstrap/CSS</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style the UI and maintain consistent look and feel across different browser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SP/</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jQuery</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view and modify data from client’s web browser</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bl>
    <w:p w:rsidR="00065F29" w:rsidRPr="00065F29" w:rsidRDefault="00065F29" w:rsidP="0024586C">
      <w:pPr>
        <w:pStyle w:val="custombody"/>
      </w:pPr>
    </w:p>
    <w:p w:rsidR="0038174F" w:rsidRPr="0038174F" w:rsidRDefault="0038174F" w:rsidP="0038174F">
      <w:pPr>
        <w:pStyle w:val="c3customheadlevel2"/>
      </w:pPr>
      <w:bookmarkStart w:id="39" w:name="_Toc445689244"/>
      <w:r>
        <w:t>Summary</w:t>
      </w:r>
      <w:bookmarkEnd w:id="39"/>
    </w:p>
    <w:p w:rsidR="00F32F1D" w:rsidRDefault="00C2304C" w:rsidP="0024586C">
      <w:pPr>
        <w:pStyle w:val="custombody"/>
      </w:pPr>
      <w:r>
        <w:t>In this chapter the technologies used and design considerations were described, the reasons to use the selected technologies in the implemented system was also described.</w:t>
      </w:r>
    </w:p>
    <w:p w:rsidR="00C2304C" w:rsidRDefault="00C2304C" w:rsidP="0024586C">
      <w:pPr>
        <w:pStyle w:val="custombody"/>
      </w:pPr>
      <w:r>
        <w:t>In the following chapter, the approach to implement CBTLS will be described.</w:t>
      </w:r>
    </w:p>
    <w:p w:rsidR="00F32F1D" w:rsidRDefault="00F32F1D" w:rsidP="00D42735">
      <w:pPr>
        <w:rPr>
          <w:rFonts w:ascii="Times New Roman" w:hAnsi="Times New Roman" w:cs="Times New Roman"/>
          <w:sz w:val="24"/>
          <w:szCs w:val="24"/>
        </w:rPr>
      </w:pPr>
    </w:p>
    <w:p w:rsidR="00C2304C" w:rsidRDefault="00C2304C" w:rsidP="00C2304C">
      <w:pPr>
        <w:pStyle w:val="chapterheading"/>
      </w:pPr>
      <w:r>
        <w:t>Chapter 4</w:t>
      </w:r>
    </w:p>
    <w:p w:rsidR="007C4D1B" w:rsidRDefault="00451511" w:rsidP="00C85969">
      <w:pPr>
        <w:pStyle w:val="custommainhead"/>
      </w:pPr>
      <w:bookmarkStart w:id="40" w:name="_Toc445689245"/>
      <w:proofErr w:type="spellStart"/>
      <w:r>
        <w:t>Implemeting</w:t>
      </w:r>
      <w:proofErr w:type="spellEnd"/>
      <w:r w:rsidR="007C4D1B">
        <w:t xml:space="preserve"> CBTLS for real time information</w:t>
      </w:r>
      <w:bookmarkEnd w:id="40"/>
    </w:p>
    <w:p w:rsidR="00C2304C" w:rsidRDefault="007C4D1B" w:rsidP="00B973C1">
      <w:pPr>
        <w:pStyle w:val="c4customheadlevel2"/>
      </w:pPr>
      <w:bookmarkStart w:id="41" w:name="_Toc445689246"/>
      <w:r>
        <w:t>Introduction</w:t>
      </w:r>
      <w:bookmarkEnd w:id="41"/>
    </w:p>
    <w:p w:rsidR="00135AD5" w:rsidRDefault="00C85969" w:rsidP="0024586C">
      <w:pPr>
        <w:pStyle w:val="custombody"/>
      </w:pPr>
      <w:r>
        <w:t>In the previous chapter the design considerations and technologies used to implement CBTLS was described.</w:t>
      </w:r>
    </w:p>
    <w:p w:rsidR="00C85969" w:rsidRDefault="00C85969" w:rsidP="0024586C">
      <w:pPr>
        <w:pStyle w:val="custombody"/>
      </w:pPr>
      <w:r>
        <w:lastRenderedPageBreak/>
        <w:t>In this chapter the implementation plan for the CBTLS for demonstration purpose is described. Along with that, the deployment environment for the CBTLS is also described.</w:t>
      </w:r>
    </w:p>
    <w:p w:rsidR="00135AD5" w:rsidRDefault="00451511" w:rsidP="00135AD5">
      <w:pPr>
        <w:pStyle w:val="c4customheadlevel2"/>
      </w:pPr>
      <w:bookmarkStart w:id="42" w:name="_Toc445689247"/>
      <w:r>
        <w:t>Implementation</w:t>
      </w:r>
      <w:r w:rsidR="00135AD5">
        <w:t xml:space="preserve"> Plan</w:t>
      </w:r>
      <w:bookmarkEnd w:id="42"/>
    </w:p>
    <w:p w:rsidR="00135AD5" w:rsidRDefault="00135AD5" w:rsidP="0024586C">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135AD5" w:rsidRDefault="00135AD5" w:rsidP="0024586C">
      <w:pPr>
        <w:pStyle w:val="custombody"/>
      </w:pPr>
      <w:r>
        <w:t xml:space="preserve">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 </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system would be consisted with a web application and a mobile application. Mobile application would be used to collect data about trains from passengers and the same is used to display data upon enquiries. The mobile application would be a native, location-aware application for Android which would support geo locating the user. Therefore this mobile system would only be available for android users.</w:t>
      </w:r>
    </w:p>
    <w:p w:rsidR="00135AD5" w:rsidRDefault="00135AD5" w:rsidP="0024586C">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lastRenderedPageBreak/>
        <w:t>In the web application, there would be a part with restricted access for admin functionalities which would be described in detail in below sections.</w:t>
      </w:r>
    </w:p>
    <w:p w:rsidR="00451511" w:rsidRDefault="00451511" w:rsidP="00451511">
      <w:pPr>
        <w:pStyle w:val="c4customheadlevel2"/>
      </w:pPr>
      <w:bookmarkStart w:id="43" w:name="_Toc445689248"/>
      <w:r>
        <w:t>Deployment View</w:t>
      </w:r>
      <w:bookmarkEnd w:id="43"/>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drawing>
          <wp:inline distT="0" distB="0" distL="0" distR="0" wp14:anchorId="79F1B97C" wp14:editId="4965C60E">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44" w:name="_Toc435961287"/>
      <w:r w:rsidRPr="00075215">
        <w:t xml:space="preserve">Figure </w:t>
      </w:r>
      <w:r>
        <w:t>4.1 –</w:t>
      </w:r>
      <w:r w:rsidRPr="00075215">
        <w:t xml:space="preserve"> </w:t>
      </w:r>
      <w:r>
        <w:t xml:space="preserve">CBTLS Web </w:t>
      </w:r>
      <w:r w:rsidRPr="00EA4183">
        <w:t>Application Deployment Diagram</w:t>
      </w:r>
      <w:bookmarkEnd w:id="44"/>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t>MySQL database – Database service which stores the CBTLS application data.</w:t>
      </w:r>
    </w:p>
    <w:p w:rsidR="007C4D1B" w:rsidRDefault="007C4D1B" w:rsidP="007C4D1B">
      <w:pPr>
        <w:pStyle w:val="c4customheadlevel2"/>
      </w:pPr>
      <w:bookmarkStart w:id="45" w:name="_Toc445689249"/>
      <w:r>
        <w:t>Summary</w:t>
      </w:r>
      <w:bookmarkEnd w:id="45"/>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lastRenderedPageBreak/>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6" w:name="_Toc445689250"/>
      <w:r>
        <w:t>Analysis and Design of CBTLS</w:t>
      </w:r>
      <w:bookmarkEnd w:id="46"/>
    </w:p>
    <w:p w:rsidR="00C85969" w:rsidRDefault="00083B90" w:rsidP="00C85969">
      <w:pPr>
        <w:pStyle w:val="c5customheadlevel2"/>
      </w:pPr>
      <w:bookmarkStart w:id="47" w:name="_Toc445689251"/>
      <w:r>
        <w:t>Introduction</w:t>
      </w:r>
      <w:bookmarkEnd w:id="47"/>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C85969" w:rsidRDefault="00083B90" w:rsidP="0024586C">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p>
    <w:p w:rsidR="00083B90" w:rsidRDefault="00083B90" w:rsidP="00083B90">
      <w:pPr>
        <w:pStyle w:val="c5customheadlevel2"/>
      </w:pPr>
      <w:bookmarkStart w:id="48" w:name="_Toc445689252"/>
      <w:r>
        <w:t>UI Wireframes of CBTLS mobile application</w:t>
      </w:r>
      <w:bookmarkEnd w:id="48"/>
    </w:p>
    <w:p w:rsidR="00083B90" w:rsidRDefault="00083B90" w:rsidP="0024586C">
      <w:pPr>
        <w:jc w:val="center"/>
      </w:pPr>
      <w:r>
        <w:rPr>
          <w:noProof/>
        </w:rPr>
        <w:drawing>
          <wp:inline distT="0" distB="0" distL="0" distR="0" wp14:anchorId="606BD23D" wp14:editId="236D4F1F">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0">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083B90" w:rsidRDefault="00083B90" w:rsidP="0024586C">
      <w:pPr>
        <w:pStyle w:val="listoffigures"/>
      </w:pPr>
      <w:bookmarkStart w:id="49" w:name="_Toc435961288"/>
      <w:r w:rsidRPr="00075215">
        <w:t xml:space="preserve">Figure </w:t>
      </w:r>
      <w:r>
        <w:t>5.1 –</w:t>
      </w:r>
      <w:r w:rsidRPr="00075215">
        <w:t xml:space="preserve"> </w:t>
      </w:r>
      <w:r>
        <w:t xml:space="preserve">CBTLS </w:t>
      </w:r>
      <w:r w:rsidR="0059171C">
        <w:t>mobile application initial UI wireframe</w:t>
      </w:r>
      <w:bookmarkEnd w:id="49"/>
    </w:p>
    <w:p w:rsidR="0059171C" w:rsidRDefault="0059171C" w:rsidP="0024586C">
      <w:pPr>
        <w:pStyle w:val="custombody"/>
      </w:pPr>
      <w:r>
        <w:t xml:space="preserve">This would be the initial UI loaded to the mobile user, and this can serve as other existing system to search for train schedules. This UI was built to preserve that </w:t>
      </w:r>
      <w:r>
        <w:lastRenderedPageBreak/>
        <w:t xml:space="preserve">functionality and user experience. From here, by picking a start station and an end </w:t>
      </w:r>
      <w:r w:rsidRPr="0024586C">
        <w:t>station</w:t>
      </w:r>
      <w:r>
        <w:t>, and an optional date and time range, users can search for train schedules.</w:t>
      </w:r>
    </w:p>
    <w:p w:rsidR="0059171C" w:rsidRDefault="00B60DCB" w:rsidP="0024586C">
      <w:pPr>
        <w:jc w:val="center"/>
      </w:pPr>
      <w:r>
        <w:rPr>
          <w:noProof/>
        </w:rPr>
        <w:drawing>
          <wp:inline distT="0" distB="0" distL="0" distR="0" wp14:anchorId="33810D63" wp14:editId="78EB607C">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B60DCB" w:rsidRDefault="00B60DCB" w:rsidP="0024586C">
      <w:pPr>
        <w:pStyle w:val="listoffigures"/>
      </w:pPr>
      <w:bookmarkStart w:id="50" w:name="_Toc435961289"/>
      <w:r w:rsidRPr="00075215">
        <w:t xml:space="preserve">Figure </w:t>
      </w:r>
      <w:r>
        <w:t>5.2 –</w:t>
      </w:r>
      <w:r w:rsidRPr="00075215">
        <w:t xml:space="preserve"> </w:t>
      </w:r>
      <w:r>
        <w:t>CBTLS mobile application view train schedule wireframe</w:t>
      </w:r>
      <w:bookmarkEnd w:id="50"/>
    </w:p>
    <w:p w:rsidR="00B60DCB" w:rsidRDefault="00B60DCB" w:rsidP="0024586C">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B60DCB" w:rsidRDefault="00B60DCB" w:rsidP="0024586C">
      <w:pPr>
        <w:jc w:val="center"/>
      </w:pPr>
      <w:r>
        <w:rPr>
          <w:noProof/>
        </w:rPr>
        <w:lastRenderedPageBreak/>
        <w:drawing>
          <wp:inline distT="0" distB="0" distL="0" distR="0" wp14:anchorId="78E166DC" wp14:editId="7A3402D3">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2">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8900EB" w:rsidRDefault="008900EB" w:rsidP="0024586C">
      <w:pPr>
        <w:pStyle w:val="listoffigures"/>
      </w:pPr>
      <w:bookmarkStart w:id="51" w:name="_Toc435961290"/>
      <w:r w:rsidRPr="00075215">
        <w:t xml:space="preserve">Figure </w:t>
      </w:r>
      <w:r>
        <w:t>5.3 –</w:t>
      </w:r>
      <w:r w:rsidRPr="00075215">
        <w:t xml:space="preserve"> </w:t>
      </w:r>
      <w:r>
        <w:t>CBTLS mobile application view recommendations wireframe</w:t>
      </w:r>
      <w:bookmarkEnd w:id="51"/>
    </w:p>
    <w:p w:rsidR="008900EB" w:rsidRDefault="0024586C" w:rsidP="0024586C">
      <w:pPr>
        <w:pStyle w:val="custombody"/>
      </w:pPr>
      <w:r>
        <w:t>Here through an internal algorithm, system will order the train schedules for user, the considered facts are included like daily delay, crowd density, time of arrival at destination.</w:t>
      </w:r>
    </w:p>
    <w:p w:rsidR="0024586C" w:rsidRDefault="0024586C" w:rsidP="0024586C">
      <w:pPr>
        <w:jc w:val="center"/>
      </w:pPr>
      <w:r>
        <w:rPr>
          <w:noProof/>
        </w:rPr>
        <w:lastRenderedPageBreak/>
        <w:drawing>
          <wp:inline distT="0" distB="0" distL="0" distR="0" wp14:anchorId="385D5110" wp14:editId="6EFBA8C1">
            <wp:extent cx="3152775" cy="4505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3">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24586C" w:rsidRDefault="0024586C" w:rsidP="0024586C">
      <w:pPr>
        <w:pStyle w:val="listoffigures"/>
      </w:pPr>
      <w:bookmarkStart w:id="52" w:name="_Toc435961291"/>
      <w:r w:rsidRPr="00075215">
        <w:t xml:space="preserve">Figure </w:t>
      </w:r>
      <w:r>
        <w:t>5.4 –</w:t>
      </w:r>
      <w:r w:rsidRPr="00075215">
        <w:t xml:space="preserve"> </w:t>
      </w:r>
      <w:r>
        <w:t>CBTLS mobile application view train schedule details wireframe</w:t>
      </w:r>
      <w:bookmarkEnd w:id="52"/>
    </w:p>
    <w:p w:rsidR="0024586C" w:rsidRDefault="0024586C" w:rsidP="0024586C">
      <w:pPr>
        <w:pStyle w:val="custombody"/>
      </w:pPr>
      <w:r>
        <w:t xml:space="preserve">This UI provides access to the other major UIs as indicated. </w:t>
      </w:r>
    </w:p>
    <w:p w:rsidR="0024586C" w:rsidRPr="00EE1D7C" w:rsidRDefault="0024586C" w:rsidP="0024586C">
      <w:pPr>
        <w:jc w:val="center"/>
      </w:pPr>
      <w:r>
        <w:rPr>
          <w:noProof/>
        </w:rPr>
        <w:lastRenderedPageBreak/>
        <w:drawing>
          <wp:inline distT="0" distB="0" distL="0" distR="0" wp14:anchorId="4785DB11" wp14:editId="7531E4D4">
            <wp:extent cx="3143250" cy="4505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4">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24586C" w:rsidRDefault="0024586C" w:rsidP="0024586C">
      <w:pPr>
        <w:pStyle w:val="listoffigures"/>
      </w:pPr>
      <w:bookmarkStart w:id="53" w:name="_Toc435961292"/>
      <w:r w:rsidRPr="00075215">
        <w:t xml:space="preserve">Figure </w:t>
      </w:r>
      <w:r>
        <w:t>5.5 –</w:t>
      </w:r>
      <w:r w:rsidRPr="00075215">
        <w:t xml:space="preserve"> </w:t>
      </w:r>
      <w:r>
        <w:t xml:space="preserve">CBTLS mobile application </w:t>
      </w:r>
      <w:r w:rsidR="00DA503B">
        <w:t>active update train location</w:t>
      </w:r>
      <w:r>
        <w:t xml:space="preserve"> wireframe</w:t>
      </w:r>
      <w:bookmarkEnd w:id="53"/>
    </w:p>
    <w:p w:rsidR="00B60DCB" w:rsidRDefault="00DA503B" w:rsidP="0024586C">
      <w:pPr>
        <w:pStyle w:val="custombody"/>
      </w:pPr>
      <w:r>
        <w:t>Using this UI, the user could update the current location of the train.</w:t>
      </w:r>
    </w:p>
    <w:p w:rsidR="00DA503B" w:rsidRDefault="00DA503B" w:rsidP="0024586C">
      <w:pPr>
        <w:pStyle w:val="custombody"/>
      </w:pPr>
      <w:r>
        <w:t>Rest of the UIs wireframes are listed below,</w:t>
      </w:r>
    </w:p>
    <w:p w:rsidR="00DA503B" w:rsidRPr="00742C8A" w:rsidRDefault="00DA503B" w:rsidP="00DA503B">
      <w:pPr>
        <w:jc w:val="center"/>
      </w:pPr>
      <w:r>
        <w:rPr>
          <w:noProof/>
        </w:rPr>
        <w:lastRenderedPageBreak/>
        <w:drawing>
          <wp:inline distT="0" distB="0" distL="0" distR="0" wp14:anchorId="16248810" wp14:editId="128488C9">
            <wp:extent cx="3143250" cy="4505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4" w:name="_Toc435961293"/>
      <w:r w:rsidRPr="00075215">
        <w:t xml:space="preserve">Figure </w:t>
      </w:r>
      <w:r>
        <w:t>5.6 –</w:t>
      </w:r>
      <w:r w:rsidRPr="00075215">
        <w:t xml:space="preserve"> </w:t>
      </w:r>
      <w:r>
        <w:t>CBTLS mobile application active update compartment details wireframe</w:t>
      </w:r>
      <w:bookmarkEnd w:id="54"/>
    </w:p>
    <w:p w:rsidR="00DA503B" w:rsidRDefault="00DA503B" w:rsidP="00B25346">
      <w:pPr>
        <w:jc w:val="center"/>
      </w:pPr>
      <w:r>
        <w:rPr>
          <w:noProof/>
        </w:rPr>
        <w:lastRenderedPageBreak/>
        <w:drawing>
          <wp:inline distT="0" distB="0" distL="0" distR="0" wp14:anchorId="018038A0" wp14:editId="2F090F0B">
            <wp:extent cx="3152775" cy="450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6">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5" w:name="_Toc435961294"/>
      <w:r w:rsidRPr="00075215">
        <w:t xml:space="preserve">Figure </w:t>
      </w:r>
      <w:r>
        <w:t>5.7 –</w:t>
      </w:r>
      <w:r w:rsidRPr="00075215">
        <w:t xml:space="preserve"> </w:t>
      </w:r>
      <w:r>
        <w:t>CBTLS mobile application set notification alarm wireframe</w:t>
      </w:r>
      <w:bookmarkEnd w:id="55"/>
    </w:p>
    <w:p w:rsidR="00083B90" w:rsidRDefault="00DA503B" w:rsidP="00DA503B">
      <w:pPr>
        <w:jc w:val="center"/>
      </w:pPr>
      <w:r>
        <w:rPr>
          <w:noProof/>
        </w:rPr>
        <w:lastRenderedPageBreak/>
        <w:drawing>
          <wp:inline distT="0" distB="0" distL="0" distR="0" wp14:anchorId="0992E654" wp14:editId="639ACE83">
            <wp:extent cx="3200400" cy="450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7">
                      <a:extLst>
                        <a:ext uri="{28A0092B-C50C-407E-A947-70E740481C1C}">
                          <a14:useLocalDpi xmlns:a14="http://schemas.microsoft.com/office/drawing/2010/main" val="0"/>
                        </a:ext>
                      </a:extLst>
                    </a:blip>
                    <a:stretch>
                      <a:fillRect/>
                    </a:stretch>
                  </pic:blipFill>
                  <pic:spPr>
                    <a:xfrm>
                      <a:off x="0" y="0"/>
                      <a:ext cx="3200400" cy="4505325"/>
                    </a:xfrm>
                    <a:prstGeom prst="rect">
                      <a:avLst/>
                    </a:prstGeom>
                  </pic:spPr>
                </pic:pic>
              </a:graphicData>
            </a:graphic>
          </wp:inline>
        </w:drawing>
      </w:r>
    </w:p>
    <w:p w:rsidR="00DA503B" w:rsidRDefault="00DA503B" w:rsidP="00DA503B">
      <w:pPr>
        <w:pStyle w:val="listoffigures"/>
      </w:pPr>
      <w:bookmarkStart w:id="56" w:name="_Toc435961295"/>
      <w:r w:rsidRPr="00075215">
        <w:t xml:space="preserve">Figure </w:t>
      </w:r>
      <w:r>
        <w:t>5.8 –</w:t>
      </w:r>
      <w:r w:rsidRPr="00075215">
        <w:t xml:space="preserve"> </w:t>
      </w:r>
      <w:r>
        <w:t>CBTLS mobile application passive update train location wireframe</w:t>
      </w:r>
      <w:bookmarkEnd w:id="56"/>
    </w:p>
    <w:p w:rsidR="00DA503B" w:rsidRDefault="00DA503B" w:rsidP="00DA503B">
      <w:pPr>
        <w:jc w:val="center"/>
      </w:pPr>
      <w:r>
        <w:rPr>
          <w:noProof/>
        </w:rPr>
        <w:lastRenderedPageBreak/>
        <w:drawing>
          <wp:inline distT="0" distB="0" distL="0" distR="0" wp14:anchorId="44F15D4E" wp14:editId="7A955618">
            <wp:extent cx="3143250" cy="4505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8">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7" w:name="_Toc435961296"/>
      <w:r w:rsidRPr="00075215">
        <w:t xml:space="preserve">Figure </w:t>
      </w:r>
      <w:r>
        <w:t>5.9 –</w:t>
      </w:r>
      <w:r w:rsidRPr="00075215">
        <w:t xml:space="preserve"> </w:t>
      </w:r>
      <w:r>
        <w:t>CBTLS mobile application view real-time train location wireframe</w:t>
      </w:r>
      <w:bookmarkEnd w:id="57"/>
    </w:p>
    <w:p w:rsidR="00DA503B" w:rsidRDefault="00DA503B" w:rsidP="00DA503B">
      <w:pPr>
        <w:pStyle w:val="custombody"/>
      </w:pPr>
      <w:r>
        <w:t>The train locations will be indicated in a map, for current trains.</w:t>
      </w:r>
    </w:p>
    <w:p w:rsidR="00DA503B" w:rsidRDefault="00DA503B" w:rsidP="00DA503B">
      <w:pPr>
        <w:jc w:val="center"/>
      </w:pPr>
      <w:r>
        <w:rPr>
          <w:noProof/>
        </w:rPr>
        <w:lastRenderedPageBreak/>
        <w:drawing>
          <wp:inline distT="0" distB="0" distL="0" distR="0" wp14:anchorId="4E14D1FA" wp14:editId="0FC83605">
            <wp:extent cx="3143250" cy="4505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29">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8" w:name="_Toc435961297"/>
      <w:r w:rsidRPr="00075215">
        <w:t xml:space="preserve">Figure </w:t>
      </w:r>
      <w:r>
        <w:t>5.10 –</w:t>
      </w:r>
      <w:r w:rsidRPr="00075215">
        <w:t xml:space="preserve"> </w:t>
      </w:r>
      <w:r>
        <w:t>CBTLS mobile application view compartment details wireframe</w:t>
      </w:r>
      <w:bookmarkEnd w:id="58"/>
    </w:p>
    <w:p w:rsidR="00DA503B" w:rsidRDefault="00DA503B" w:rsidP="00DA503B">
      <w:pPr>
        <w:jc w:val="center"/>
      </w:pPr>
      <w:r>
        <w:rPr>
          <w:noProof/>
        </w:rPr>
        <w:lastRenderedPageBreak/>
        <w:drawing>
          <wp:inline distT="0" distB="0" distL="0" distR="0" wp14:anchorId="0ECD1B43" wp14:editId="6D9B8AB7">
            <wp:extent cx="3152775" cy="4505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0">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9" w:name="_Toc435961298"/>
      <w:r w:rsidRPr="00075215">
        <w:t xml:space="preserve">Figure </w:t>
      </w:r>
      <w:r>
        <w:t>5.11 –</w:t>
      </w:r>
      <w:r w:rsidRPr="00075215">
        <w:t xml:space="preserve"> </w:t>
      </w:r>
      <w:r>
        <w:t>CBTLS mobile application view analysis of train wireframe</w:t>
      </w:r>
      <w:bookmarkEnd w:id="59"/>
    </w:p>
    <w:p w:rsidR="00DA503B" w:rsidRDefault="00DA503B" w:rsidP="00503CA7">
      <w:pPr>
        <w:jc w:val="center"/>
      </w:pPr>
      <w:r>
        <w:rPr>
          <w:noProof/>
        </w:rPr>
        <w:lastRenderedPageBreak/>
        <w:drawing>
          <wp:inline distT="0" distB="0" distL="0" distR="0" wp14:anchorId="03258339" wp14:editId="5127D52F">
            <wp:extent cx="3143250" cy="449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1">
                      <a:extLst>
                        <a:ext uri="{28A0092B-C50C-407E-A947-70E740481C1C}">
                          <a14:useLocalDpi xmlns:a14="http://schemas.microsoft.com/office/drawing/2010/main" val="0"/>
                        </a:ext>
                      </a:extLst>
                    </a:blip>
                    <a:stretch>
                      <a:fillRect/>
                    </a:stretch>
                  </pic:blipFill>
                  <pic:spPr>
                    <a:xfrm>
                      <a:off x="0" y="0"/>
                      <a:ext cx="3143250" cy="4495800"/>
                    </a:xfrm>
                    <a:prstGeom prst="rect">
                      <a:avLst/>
                    </a:prstGeom>
                  </pic:spPr>
                </pic:pic>
              </a:graphicData>
            </a:graphic>
          </wp:inline>
        </w:drawing>
      </w:r>
    </w:p>
    <w:p w:rsidR="00DA503B" w:rsidRDefault="00DA503B" w:rsidP="00DA503B">
      <w:pPr>
        <w:pStyle w:val="listoffigures"/>
      </w:pPr>
      <w:bookmarkStart w:id="60" w:name="_Toc435961299"/>
      <w:r w:rsidRPr="00075215">
        <w:t xml:space="preserve">Figure </w:t>
      </w:r>
      <w:r>
        <w:t>5.12 –</w:t>
      </w:r>
      <w:r w:rsidRPr="00075215">
        <w:t xml:space="preserve"> </w:t>
      </w:r>
      <w:r>
        <w:t>CBTLS mobile application user login wireframe</w:t>
      </w:r>
      <w:bookmarkEnd w:id="60"/>
    </w:p>
    <w:p w:rsidR="00DA503B" w:rsidRDefault="00DA503B" w:rsidP="00144333">
      <w:pPr>
        <w:jc w:val="center"/>
      </w:pPr>
      <w:r>
        <w:rPr>
          <w:noProof/>
        </w:rPr>
        <w:lastRenderedPageBreak/>
        <w:drawing>
          <wp:inline distT="0" distB="0" distL="0" distR="0" wp14:anchorId="002A3DC1" wp14:editId="6F8FB8C7">
            <wp:extent cx="3152775" cy="449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2">
                      <a:extLst>
                        <a:ext uri="{28A0092B-C50C-407E-A947-70E740481C1C}">
                          <a14:useLocalDpi xmlns:a14="http://schemas.microsoft.com/office/drawing/2010/main" val="0"/>
                        </a:ext>
                      </a:extLst>
                    </a:blip>
                    <a:stretch>
                      <a:fillRect/>
                    </a:stretch>
                  </pic:blipFill>
                  <pic:spPr>
                    <a:xfrm>
                      <a:off x="0" y="0"/>
                      <a:ext cx="3152775" cy="4495800"/>
                    </a:xfrm>
                    <a:prstGeom prst="rect">
                      <a:avLst/>
                    </a:prstGeom>
                  </pic:spPr>
                </pic:pic>
              </a:graphicData>
            </a:graphic>
          </wp:inline>
        </w:drawing>
      </w:r>
    </w:p>
    <w:p w:rsidR="00DA503B" w:rsidRDefault="00DA503B" w:rsidP="00DA503B">
      <w:pPr>
        <w:pStyle w:val="listoffigures"/>
      </w:pPr>
      <w:bookmarkStart w:id="61" w:name="_Toc435961300"/>
      <w:r w:rsidRPr="00075215">
        <w:t xml:space="preserve">Figure </w:t>
      </w:r>
      <w:r>
        <w:t>5.13 –</w:t>
      </w:r>
      <w:r w:rsidRPr="00075215">
        <w:t xml:space="preserve"> </w:t>
      </w:r>
      <w:r>
        <w:t>CBTLS mobile application user profile details wireframe</w:t>
      </w:r>
      <w:bookmarkEnd w:id="61"/>
    </w:p>
    <w:p w:rsidR="00DA503B" w:rsidRDefault="00DA503B" w:rsidP="00DA503B">
      <w:pPr>
        <w:jc w:val="center"/>
      </w:pPr>
      <w:r>
        <w:rPr>
          <w:noProof/>
        </w:rPr>
        <w:lastRenderedPageBreak/>
        <w:drawing>
          <wp:inline distT="0" distB="0" distL="0" distR="0" wp14:anchorId="77B095D0" wp14:editId="4C704DF7">
            <wp:extent cx="3200400" cy="449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3">
                      <a:extLst>
                        <a:ext uri="{28A0092B-C50C-407E-A947-70E740481C1C}">
                          <a14:useLocalDpi xmlns:a14="http://schemas.microsoft.com/office/drawing/2010/main" val="0"/>
                        </a:ext>
                      </a:extLst>
                    </a:blip>
                    <a:stretch>
                      <a:fillRect/>
                    </a:stretch>
                  </pic:blipFill>
                  <pic:spPr>
                    <a:xfrm>
                      <a:off x="0" y="0"/>
                      <a:ext cx="3200400" cy="4495800"/>
                    </a:xfrm>
                    <a:prstGeom prst="rect">
                      <a:avLst/>
                    </a:prstGeom>
                  </pic:spPr>
                </pic:pic>
              </a:graphicData>
            </a:graphic>
          </wp:inline>
        </w:drawing>
      </w:r>
    </w:p>
    <w:p w:rsidR="00DA503B" w:rsidRDefault="00DA503B" w:rsidP="00DA503B">
      <w:pPr>
        <w:pStyle w:val="listoffigures"/>
      </w:pPr>
      <w:bookmarkStart w:id="62" w:name="_Toc435961301"/>
      <w:r w:rsidRPr="00075215">
        <w:t xml:space="preserve">Figure </w:t>
      </w:r>
      <w:r>
        <w:t>5.14 –</w:t>
      </w:r>
      <w:r w:rsidRPr="00075215">
        <w:t xml:space="preserve"> </w:t>
      </w:r>
      <w:r>
        <w:t>CBTLS mobile application favorite trains wireframe</w:t>
      </w:r>
      <w:bookmarkEnd w:id="62"/>
    </w:p>
    <w:p w:rsidR="00DA503B" w:rsidRDefault="00DA503B" w:rsidP="00DA503B">
      <w:pPr>
        <w:jc w:val="center"/>
      </w:pPr>
    </w:p>
    <w:p w:rsidR="00DA503B" w:rsidRDefault="00DA503B" w:rsidP="0031328D">
      <w:pPr>
        <w:pStyle w:val="c5customheadlevel2"/>
      </w:pPr>
      <w:bookmarkStart w:id="63" w:name="_Toc445689253"/>
      <w:r>
        <w:lastRenderedPageBreak/>
        <w:t>Entity relationship diagram of CBTLS</w:t>
      </w:r>
      <w:bookmarkEnd w:id="63"/>
    </w:p>
    <w:p w:rsidR="00DA503B" w:rsidRDefault="00DA503B" w:rsidP="00DA503B">
      <w:pPr>
        <w:pStyle w:val="custombody"/>
      </w:pPr>
      <w:r>
        <w:rPr>
          <w:noProof/>
        </w:rPr>
        <w:drawing>
          <wp:inline distT="0" distB="0" distL="0" distR="0" wp14:anchorId="0B6BCAE2" wp14:editId="415304E3">
            <wp:extent cx="8109675" cy="5974021"/>
            <wp:effectExtent l="127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4">
                      <a:extLst>
                        <a:ext uri="{28A0092B-C50C-407E-A947-70E740481C1C}">
                          <a14:useLocalDpi xmlns:a14="http://schemas.microsoft.com/office/drawing/2010/main" val="0"/>
                        </a:ext>
                      </a:extLst>
                    </a:blip>
                    <a:stretch>
                      <a:fillRect/>
                    </a:stretch>
                  </pic:blipFill>
                  <pic:spPr>
                    <a:xfrm rot="16200000">
                      <a:off x="0" y="0"/>
                      <a:ext cx="8163469" cy="6013649"/>
                    </a:xfrm>
                    <a:prstGeom prst="rect">
                      <a:avLst/>
                    </a:prstGeom>
                  </pic:spPr>
                </pic:pic>
              </a:graphicData>
            </a:graphic>
          </wp:inline>
        </w:drawing>
      </w:r>
    </w:p>
    <w:p w:rsidR="0031328D" w:rsidRDefault="0031328D" w:rsidP="0031328D">
      <w:pPr>
        <w:pStyle w:val="listoffigures"/>
      </w:pPr>
      <w:bookmarkStart w:id="64" w:name="_Toc435961302"/>
      <w:r w:rsidRPr="00075215">
        <w:t xml:space="preserve">Figure </w:t>
      </w:r>
      <w:r>
        <w:t>5.15 –</w:t>
      </w:r>
      <w:r w:rsidRPr="00075215">
        <w:t xml:space="preserve"> </w:t>
      </w:r>
      <w:r>
        <w:t>CBTLS ER diagram</w:t>
      </w:r>
      <w:bookmarkEnd w:id="64"/>
    </w:p>
    <w:p w:rsidR="0031328D" w:rsidRDefault="0031328D" w:rsidP="00C02B9A">
      <w:pPr>
        <w:pStyle w:val="custombody"/>
      </w:pPr>
    </w:p>
    <w:p w:rsidR="0031328D" w:rsidRDefault="00C02B9A" w:rsidP="00C02B9A">
      <w:pPr>
        <w:pStyle w:val="c5customheadlevel2"/>
      </w:pPr>
      <w:bookmarkStart w:id="65" w:name="_Toc445689254"/>
      <w:r>
        <w:t>Class diagram of CBTLS</w:t>
      </w:r>
      <w:bookmarkEnd w:id="65"/>
    </w:p>
    <w:p w:rsidR="0031328D" w:rsidRDefault="00C02B9A" w:rsidP="00DA503B">
      <w:pPr>
        <w:pStyle w:val="custombody"/>
      </w:pPr>
      <w:r>
        <w:rPr>
          <w:noProof/>
        </w:rPr>
        <w:drawing>
          <wp:inline distT="0" distB="0" distL="0" distR="0" wp14:anchorId="28EF4891" wp14:editId="7EBF9CD1">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5"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C02B9A" w:rsidRDefault="00C02B9A" w:rsidP="00C02B9A">
      <w:pPr>
        <w:pStyle w:val="listoffigures"/>
      </w:pPr>
      <w:bookmarkStart w:id="66" w:name="_Toc435961303"/>
      <w:r w:rsidRPr="00075215">
        <w:t xml:space="preserve">Figure </w:t>
      </w:r>
      <w:r>
        <w:t>5.16 –</w:t>
      </w:r>
      <w:r w:rsidRPr="00075215">
        <w:t xml:space="preserve"> </w:t>
      </w:r>
      <w:r>
        <w:t>CBTLS Class diagram</w:t>
      </w:r>
      <w:bookmarkEnd w:id="66"/>
    </w:p>
    <w:p w:rsidR="00C02B9A" w:rsidRDefault="00F810FB" w:rsidP="00F810FB">
      <w:pPr>
        <w:pStyle w:val="c5customheadlevel2"/>
      </w:pPr>
      <w:bookmarkStart w:id="67" w:name="_Toc445689255"/>
      <w:r>
        <w:lastRenderedPageBreak/>
        <w:t>Sample Sequence Diagrams of CBTLS</w:t>
      </w:r>
      <w:bookmarkEnd w:id="67"/>
    </w:p>
    <w:p w:rsidR="00F810FB" w:rsidRDefault="00F810FB" w:rsidP="00F810FB">
      <w:pPr>
        <w:pStyle w:val="custombody"/>
      </w:pPr>
      <w:r>
        <w:rPr>
          <w:noProof/>
        </w:rPr>
        <w:drawing>
          <wp:inline distT="0" distB="0" distL="0" distR="0" wp14:anchorId="17EFFC55" wp14:editId="6CB00CD6">
            <wp:extent cx="5964865" cy="16160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6">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F810FB" w:rsidRDefault="00F810FB" w:rsidP="00F810FB">
      <w:pPr>
        <w:pStyle w:val="custombody"/>
      </w:pPr>
      <w:r>
        <w:rPr>
          <w:noProof/>
        </w:rPr>
        <w:drawing>
          <wp:inline distT="0" distB="0" distL="0" distR="0" wp14:anchorId="38E96448" wp14:editId="6CB8DF6B">
            <wp:extent cx="5985510" cy="29983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7">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F810FB" w:rsidRPr="00F810FB" w:rsidRDefault="00F810FB" w:rsidP="00F810FB">
      <w:pPr>
        <w:pStyle w:val="custombody"/>
      </w:pPr>
      <w:r>
        <w:rPr>
          <w:noProof/>
        </w:rPr>
        <w:drawing>
          <wp:inline distT="0" distB="0" distL="0" distR="0" wp14:anchorId="0B5FEDBB" wp14:editId="7A2FDB19">
            <wp:extent cx="5996763" cy="188912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8">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F810FB" w:rsidRDefault="00F810FB" w:rsidP="00F810FB">
      <w:pPr>
        <w:pStyle w:val="listoffigures"/>
      </w:pPr>
      <w:bookmarkStart w:id="68" w:name="_Toc435961304"/>
      <w:r w:rsidRPr="00075215">
        <w:t xml:space="preserve">Figure </w:t>
      </w:r>
      <w:r>
        <w:t>5.16 –</w:t>
      </w:r>
      <w:r w:rsidRPr="00075215">
        <w:t xml:space="preserve"> </w:t>
      </w:r>
      <w:r>
        <w:t>CBTLS Sample Sequence diagrams</w:t>
      </w:r>
      <w:bookmarkEnd w:id="68"/>
    </w:p>
    <w:p w:rsidR="0031328D" w:rsidRDefault="0031328D" w:rsidP="00DA503B">
      <w:pPr>
        <w:pStyle w:val="custombody"/>
      </w:pPr>
    </w:p>
    <w:p w:rsidR="00F810FB" w:rsidRDefault="00F810FB" w:rsidP="00F810FB">
      <w:pPr>
        <w:pStyle w:val="c5customheadlevel2"/>
      </w:pPr>
      <w:bookmarkStart w:id="69" w:name="_Toc445689256"/>
      <w:r>
        <w:t>Summary</w:t>
      </w:r>
      <w:bookmarkEnd w:id="69"/>
    </w:p>
    <w:p w:rsidR="00F810FB" w:rsidRDefault="00F810FB" w:rsidP="00F810FB">
      <w:pPr>
        <w:pStyle w:val="custombody"/>
      </w:pPr>
      <w:r>
        <w:t xml:space="preserve">This chapter was mainly focused </w:t>
      </w:r>
      <w:r w:rsidR="00F403B7">
        <w:t>on design diagrams and design details of CBTLS.</w:t>
      </w:r>
    </w:p>
    <w:p w:rsidR="00F403B7" w:rsidRPr="00F810FB" w:rsidRDefault="00F403B7" w:rsidP="00F403B7">
      <w:pPr>
        <w:pStyle w:val="chapterheading"/>
      </w:pPr>
      <w:r>
        <w:lastRenderedPageBreak/>
        <w:t>Chapter 6</w:t>
      </w:r>
    </w:p>
    <w:p w:rsidR="00D42735" w:rsidRPr="00F32F1D" w:rsidRDefault="00D42735" w:rsidP="00F403B7">
      <w:pPr>
        <w:pStyle w:val="custommainhead"/>
      </w:pPr>
      <w:bookmarkStart w:id="70" w:name="_Toc445689257"/>
      <w:r w:rsidRPr="00F32F1D">
        <w:t>Discussion</w:t>
      </w:r>
      <w:bookmarkEnd w:id="70"/>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CA3E6A">
      <w:pPr>
        <w:pStyle w:val="chapterheading"/>
      </w:pPr>
      <w:r>
        <w:lastRenderedPageBreak/>
        <w:t>References</w:t>
      </w:r>
    </w:p>
    <w:sdt>
      <w:sdtPr>
        <w:id w:val="914207233"/>
        <w:docPartObj>
          <w:docPartGallery w:val="Bibliographies"/>
          <w:docPartUnique/>
        </w:docPartObj>
      </w:sdtPr>
      <w:sdtContent>
        <w:sdt>
          <w:sdtPr>
            <w:id w:val="-573587230"/>
            <w:bibliography/>
          </w:sdtPr>
          <w:sdtContent>
            <w:p w:rsidR="00BA727A" w:rsidRDefault="00D64594">
              <w:pPr>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5"/>
                <w:gridCol w:w="7964"/>
              </w:tblGrid>
              <w:tr w:rsidR="00BA727A">
                <w:trPr>
                  <w:divId w:val="1190484772"/>
                  <w:tblCellSpacing w:w="15" w:type="dxa"/>
                </w:trPr>
                <w:tc>
                  <w:tcPr>
                    <w:tcW w:w="50" w:type="pct"/>
                    <w:hideMark/>
                  </w:tcPr>
                  <w:p w:rsidR="00BA727A" w:rsidRDefault="00BA727A">
                    <w:pPr>
                      <w:pStyle w:val="Bibliography"/>
                      <w:rPr>
                        <w:noProof/>
                        <w:sz w:val="24"/>
                        <w:szCs w:val="24"/>
                      </w:rPr>
                    </w:pPr>
                    <w:r>
                      <w:rPr>
                        <w:noProof/>
                      </w:rPr>
                      <w:t xml:space="preserve">[1] </w:t>
                    </w:r>
                  </w:p>
                </w:tc>
                <w:tc>
                  <w:tcPr>
                    <w:tcW w:w="0" w:type="auto"/>
                    <w:hideMark/>
                  </w:tcPr>
                  <w:p w:rsidR="00BA727A" w:rsidRDefault="00BA727A">
                    <w:pPr>
                      <w:pStyle w:val="Bibliography"/>
                      <w:rPr>
                        <w:noProof/>
                      </w:rPr>
                    </w:pPr>
                    <w:r>
                      <w:rPr>
                        <w:noProof/>
                      </w:rPr>
                      <w:t>A. Leelaratne, "Google Play - Train Schedules of Sri Lanka," Asela Leelaratne, 14 October 2014. [Online]. Available: https://play.google.com/store/apps/details?id=com.aselalee.trainschedule. [Accessed 22 11 2015].</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2] </w:t>
                    </w:r>
                  </w:p>
                </w:tc>
                <w:tc>
                  <w:tcPr>
                    <w:tcW w:w="0" w:type="auto"/>
                    <w:hideMark/>
                  </w:tcPr>
                  <w:p w:rsidR="00BA727A" w:rsidRDefault="00BA727A">
                    <w:pPr>
                      <w:pStyle w:val="Bibliography"/>
                      <w:rPr>
                        <w:noProof/>
                      </w:rPr>
                    </w:pPr>
                    <w:r>
                      <w:rPr>
                        <w:noProof/>
                      </w:rPr>
                      <w:t>"Google Play - Train Guide - Sri Lanka," K Mobiles, 30 August 2015. [Online]. Available: https://play.google.com/store/apps/details?id=k.dw.timetable. [Accessed 22 11 2015].</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3] </w:t>
                    </w:r>
                  </w:p>
                </w:tc>
                <w:tc>
                  <w:tcPr>
                    <w:tcW w:w="0" w:type="auto"/>
                    <w:hideMark/>
                  </w:tcPr>
                  <w:p w:rsidR="00BA727A" w:rsidRDefault="00BA727A">
                    <w:pPr>
                      <w:pStyle w:val="Bibliography"/>
                      <w:rPr>
                        <w:noProof/>
                      </w:rPr>
                    </w:pPr>
                    <w:r>
                      <w:rPr>
                        <w:noProof/>
                      </w:rPr>
                      <w:t>"Sri Lanka Railways," [Online]. Available: http://www.slrail.info/. [Accessed 22 11 2015].</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4] </w:t>
                    </w:r>
                  </w:p>
                </w:tc>
                <w:tc>
                  <w:tcPr>
                    <w:tcW w:w="0" w:type="auto"/>
                    <w:hideMark/>
                  </w:tcPr>
                  <w:p w:rsidR="00BA727A" w:rsidRDefault="00BA727A">
                    <w:pPr>
                      <w:pStyle w:val="Bibliography"/>
                      <w:rPr>
                        <w:noProof/>
                      </w:rPr>
                    </w:pPr>
                    <w:r>
                      <w:rPr>
                        <w:noProof/>
                      </w:rPr>
                      <w:t>D. Jayakody, M. Gunawardana, N. W. Surendra, D. G. Jayasekara and C. Upendra, "GPS/GSM based train tracking system – utilizing mobile networks to support public transportation.," Phanindhra Nath, 2011.</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5] </w:t>
                    </w:r>
                  </w:p>
                </w:tc>
                <w:tc>
                  <w:tcPr>
                    <w:tcW w:w="0" w:type="auto"/>
                    <w:hideMark/>
                  </w:tcPr>
                  <w:p w:rsidR="00BA727A" w:rsidRDefault="00BA727A">
                    <w:pPr>
                      <w:pStyle w:val="Bibliography"/>
                      <w:rPr>
                        <w:noProof/>
                      </w:rPr>
                    </w:pPr>
                    <w:r>
                      <w:rPr>
                        <w:noProof/>
                      </w:rPr>
                      <w:t>N. Gunasekara, "GPS based tracking system for trains in Sri Lanka," University of Moratuwa, Colombo, 2006.</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6] </w:t>
                    </w:r>
                  </w:p>
                </w:tc>
                <w:tc>
                  <w:tcPr>
                    <w:tcW w:w="0" w:type="auto"/>
                    <w:hideMark/>
                  </w:tcPr>
                  <w:p w:rsidR="00BA727A" w:rsidRDefault="00BA727A">
                    <w:pPr>
                      <w:pStyle w:val="Bibliography"/>
                      <w:rPr>
                        <w:noProof/>
                      </w:rPr>
                    </w:pPr>
                    <w:r>
                      <w:rPr>
                        <w:noProof/>
                      </w:rPr>
                      <w:t>"Search Train," 2011. [Online]. Available: http://eservices.railway.gov.lk/schedule.</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7] </w:t>
                    </w:r>
                  </w:p>
                </w:tc>
                <w:tc>
                  <w:tcPr>
                    <w:tcW w:w="0" w:type="auto"/>
                    <w:hideMark/>
                  </w:tcPr>
                  <w:p w:rsidR="00BA727A" w:rsidRDefault="00BA727A">
                    <w:pPr>
                      <w:pStyle w:val="Bibliography"/>
                      <w:rPr>
                        <w:noProof/>
                      </w:rPr>
                    </w:pPr>
                    <w:r>
                      <w:rPr>
                        <w:noProof/>
                      </w:rPr>
                      <w:t>"Statistics, Ministry of Internal Transport," Ministry of Transport &amp; Civil Aviation Sri Lanka, 28 10 2015. [Online]. Available: http://www.transport.gov.lk/web/index.php?option=com_content&amp;view=article&amp;id=141&amp;Itemid=113&amp;lang=en. [Accessed 22 11 2015].</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8] </w:t>
                    </w:r>
                  </w:p>
                </w:tc>
                <w:tc>
                  <w:tcPr>
                    <w:tcW w:w="0" w:type="auto"/>
                    <w:hideMark/>
                  </w:tcPr>
                  <w:p w:rsidR="00BA727A" w:rsidRDefault="00BA727A">
                    <w:pPr>
                      <w:pStyle w:val="Bibliography"/>
                      <w:rPr>
                        <w:noProof/>
                      </w:rPr>
                    </w:pPr>
                    <w:r>
                      <w:rPr>
                        <w:noProof/>
                      </w:rPr>
                      <w:t>"Economic and social infrastructure - Central Bank of Sri Lanka - ANNUAL REPORT 2012," 2013. [Online]. Available: http://www.cbsl.gov.lk/pics_n_docs/10_pub/_docs/efr/annual_report/AR2012/English/7_Chapter_03.pdf. [Accessed 22 11 2015].</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9] </w:t>
                    </w:r>
                  </w:p>
                </w:tc>
                <w:tc>
                  <w:tcPr>
                    <w:tcW w:w="0" w:type="auto"/>
                    <w:hideMark/>
                  </w:tcPr>
                  <w:p w:rsidR="00BA727A" w:rsidRDefault="00BA727A">
                    <w:pPr>
                      <w:pStyle w:val="Bibliography"/>
                      <w:rPr>
                        <w:noProof/>
                      </w:rPr>
                    </w:pPr>
                    <w:r>
                      <w:rPr>
                        <w:noProof/>
                      </w:rPr>
                      <w:t>B. N. Gamage, "Google Play - Sri Lanka Train Schedule," ICTA Sri Lanka, 03 April 2014. [Online]. Available: https://pl</w:t>
                    </w:r>
                    <w:bookmarkStart w:id="71" w:name="_GoBack"/>
                    <w:bookmarkEnd w:id="71"/>
                    <w:r>
                      <w:rPr>
                        <w:noProof/>
                      </w:rPr>
                      <w:t>ay.google.com/store/apps/details?id=lk.icta.mobile.apps.railway. [Accessed 22 11 2015].</w:t>
                    </w:r>
                  </w:p>
                </w:tc>
              </w:tr>
              <w:tr w:rsidR="00BA727A">
                <w:trPr>
                  <w:divId w:val="1190484772"/>
                  <w:tblCellSpacing w:w="15" w:type="dxa"/>
                </w:trPr>
                <w:tc>
                  <w:tcPr>
                    <w:tcW w:w="50" w:type="pct"/>
                    <w:hideMark/>
                  </w:tcPr>
                  <w:p w:rsidR="00BA727A" w:rsidRDefault="00BA727A">
                    <w:pPr>
                      <w:pStyle w:val="Bibliography"/>
                      <w:rPr>
                        <w:noProof/>
                      </w:rPr>
                    </w:pPr>
                    <w:r>
                      <w:rPr>
                        <w:noProof/>
                      </w:rPr>
                      <w:t xml:space="preserve">[10] </w:t>
                    </w:r>
                  </w:p>
                </w:tc>
                <w:tc>
                  <w:tcPr>
                    <w:tcW w:w="0" w:type="auto"/>
                    <w:hideMark/>
                  </w:tcPr>
                  <w:p w:rsidR="00BA727A" w:rsidRDefault="00BA727A">
                    <w:pPr>
                      <w:pStyle w:val="Bibliography"/>
                      <w:rPr>
                        <w:noProof/>
                      </w:rPr>
                    </w:pPr>
                    <w:r>
                      <w:rPr>
                        <w:noProof/>
                      </w:rPr>
                      <w:t>S. Rainford, "e-Sri Lanka: An Integrated Approach to eGovernment," ICT Agency of Sri Lanka, Kirimandala Mawatha Colombo 5, Sri Lanka, 2006.</w:t>
                    </w:r>
                  </w:p>
                </w:tc>
              </w:tr>
            </w:tbl>
            <w:p w:rsidR="00BA727A" w:rsidRDefault="00BA727A">
              <w:pPr>
                <w:divId w:val="1190484772"/>
                <w:rPr>
                  <w:rFonts w:eastAsia="Times New Roman"/>
                  <w:noProof/>
                </w:rPr>
              </w:pPr>
            </w:p>
            <w:p w:rsidR="00D64594" w:rsidRDefault="00D64594">
              <w:r>
                <w:rPr>
                  <w:b/>
                  <w:bCs/>
                  <w:noProof/>
                </w:rPr>
                <w:fldChar w:fldCharType="end"/>
              </w:r>
            </w:p>
          </w:sdtContent>
        </w:sdt>
      </w:sdtContent>
    </w:sdt>
    <w:p w:rsidR="00D64594" w:rsidRDefault="00D64594"/>
    <w:p w:rsidR="007F1688" w:rsidRPr="007F1688" w:rsidRDefault="0070742C" w:rsidP="007F1688">
      <w:pPr>
        <w:pStyle w:val="Bibliography"/>
        <w:rPr>
          <w:rFonts w:ascii="Calibri" w:hAnsi="Calibri"/>
        </w:rPr>
      </w:pPr>
      <w:r>
        <w:fldChar w:fldCharType="begin"/>
      </w:r>
      <w:r>
        <w:instrText xml:space="preserve"> ADDIN ZOTERO_BIBL {"custom":[]} CSL_BIBLIOGRAPHY </w:instrText>
      </w:r>
      <w:r>
        <w:fldChar w:fldCharType="separate"/>
      </w:r>
      <w:r w:rsidR="007F1688" w:rsidRPr="007F1688">
        <w:rPr>
          <w:rFonts w:ascii="Calibri" w:hAnsi="Calibri"/>
        </w:rPr>
        <w:t>[1]</w:t>
      </w:r>
      <w:r w:rsidR="007F1688" w:rsidRPr="007F1688">
        <w:rPr>
          <w:rFonts w:ascii="Calibri" w:hAnsi="Calibri"/>
        </w:rPr>
        <w:tab/>
        <w:t xml:space="preserve">A. </w:t>
      </w:r>
      <w:proofErr w:type="spellStart"/>
      <w:r w:rsidR="007F1688" w:rsidRPr="007F1688">
        <w:rPr>
          <w:rFonts w:ascii="Calibri" w:hAnsi="Calibri"/>
        </w:rPr>
        <w:t>Kumarage</w:t>
      </w:r>
      <w:proofErr w:type="spellEnd"/>
      <w:r w:rsidR="007F1688" w:rsidRPr="007F1688">
        <w:rPr>
          <w:rFonts w:ascii="Calibri" w:hAnsi="Calibri"/>
        </w:rPr>
        <w:t xml:space="preserve">, “Urban traffic congestion. </w:t>
      </w:r>
      <w:proofErr w:type="gramStart"/>
      <w:r w:rsidR="007F1688" w:rsidRPr="007F1688">
        <w:rPr>
          <w:rFonts w:ascii="Calibri" w:hAnsi="Calibri"/>
        </w:rPr>
        <w:t>the</w:t>
      </w:r>
      <w:proofErr w:type="gramEnd"/>
      <w:r w:rsidR="007F1688" w:rsidRPr="007F1688">
        <w:rPr>
          <w:rFonts w:ascii="Calibri" w:hAnsi="Calibri"/>
        </w:rPr>
        <w:t xml:space="preserve"> problem and its solutions,” 2002.</w:t>
      </w:r>
    </w:p>
    <w:p w:rsidR="007F1688" w:rsidRPr="007F1688" w:rsidRDefault="007F1688" w:rsidP="007F1688">
      <w:pPr>
        <w:pStyle w:val="Bibliography"/>
        <w:rPr>
          <w:rFonts w:ascii="Calibri" w:hAnsi="Calibri"/>
        </w:rPr>
      </w:pPr>
      <w:r w:rsidRPr="007F1688">
        <w:rPr>
          <w:rFonts w:ascii="Calibri" w:hAnsi="Calibri"/>
        </w:rPr>
        <w:t>[2]</w:t>
      </w:r>
      <w:r w:rsidRPr="007F1688">
        <w:rPr>
          <w:rFonts w:ascii="Calibri" w:hAnsi="Calibri"/>
        </w:rPr>
        <w:tab/>
        <w:t xml:space="preserve">A. B. </w:t>
      </w:r>
      <w:proofErr w:type="spellStart"/>
      <w:r w:rsidRPr="007F1688">
        <w:rPr>
          <w:rFonts w:ascii="Calibri" w:hAnsi="Calibri"/>
        </w:rPr>
        <w:t>Jayasinghe</w:t>
      </w:r>
      <w:proofErr w:type="spellEnd"/>
      <w:r w:rsidRPr="007F1688">
        <w:rPr>
          <w:rFonts w:ascii="Calibri" w:hAnsi="Calibri"/>
        </w:rPr>
        <w:t xml:space="preserve"> and N. </w:t>
      </w:r>
      <w:proofErr w:type="spellStart"/>
      <w:r w:rsidRPr="007F1688">
        <w:rPr>
          <w:rFonts w:ascii="Calibri" w:hAnsi="Calibri"/>
        </w:rPr>
        <w:t>Pathiranage</w:t>
      </w:r>
      <w:proofErr w:type="spellEnd"/>
      <w:r w:rsidRPr="007F1688">
        <w:rPr>
          <w:rFonts w:ascii="Calibri" w:hAnsi="Calibri"/>
        </w:rPr>
        <w:t xml:space="preserve">, “Centrality measures’ as a tool to identify the </w:t>
      </w:r>
      <w:proofErr w:type="spellStart"/>
      <w:r w:rsidRPr="007F1688">
        <w:rPr>
          <w:rFonts w:ascii="Calibri" w:hAnsi="Calibri"/>
        </w:rPr>
        <w:t>transist</w:t>
      </w:r>
      <w:proofErr w:type="spellEnd"/>
      <w:r w:rsidRPr="007F1688">
        <w:rPr>
          <w:rFonts w:ascii="Calibri" w:hAnsi="Calibri"/>
        </w:rPr>
        <w:t xml:space="preserve"> demand at railway stations: the case of railway network, Sri Lanka,” 2015.</w:t>
      </w:r>
    </w:p>
    <w:p w:rsidR="007F1688" w:rsidRPr="007F1688" w:rsidRDefault="007F1688" w:rsidP="007F1688">
      <w:pPr>
        <w:pStyle w:val="Bibliography"/>
        <w:rPr>
          <w:rFonts w:ascii="Calibri" w:hAnsi="Calibri"/>
        </w:rPr>
      </w:pPr>
      <w:r w:rsidRPr="007F1688">
        <w:rPr>
          <w:rFonts w:ascii="Calibri" w:hAnsi="Calibri"/>
        </w:rPr>
        <w:t>[3]</w:t>
      </w:r>
      <w:r w:rsidRPr="007F1688">
        <w:rPr>
          <w:rFonts w:ascii="Calibri" w:hAnsi="Calibri"/>
        </w:rPr>
        <w:tab/>
        <w:t>“Economic and social infrastructure - Central Bank of Sri Lanka - ANNUAL REPORT 2012,” CENTRAL BANK OF SRI LANKA, ANNUAL REPORT 2012, Mar. 2013.</w:t>
      </w:r>
    </w:p>
    <w:p w:rsidR="007F1688" w:rsidRPr="007F1688" w:rsidRDefault="007F1688" w:rsidP="007F1688">
      <w:pPr>
        <w:pStyle w:val="Bibliography"/>
        <w:rPr>
          <w:rFonts w:ascii="Calibri" w:hAnsi="Calibri"/>
        </w:rPr>
      </w:pPr>
      <w:r w:rsidRPr="007F1688">
        <w:rPr>
          <w:rFonts w:ascii="Calibri" w:hAnsi="Calibri"/>
        </w:rPr>
        <w:t>[4]</w:t>
      </w:r>
      <w:r w:rsidRPr="007F1688">
        <w:rPr>
          <w:rFonts w:ascii="Calibri" w:hAnsi="Calibri"/>
        </w:rPr>
        <w:tab/>
        <w:t xml:space="preserve">“Statistics, Ministry of Internal Transport,” </w:t>
      </w:r>
      <w:r w:rsidRPr="007F1688">
        <w:rPr>
          <w:rFonts w:ascii="Calibri" w:hAnsi="Calibri"/>
          <w:i/>
          <w:iCs/>
        </w:rPr>
        <w:t>Ministry of Transport and Civil Aviation - Sri Lanka</w:t>
      </w:r>
      <w:r w:rsidRPr="007F1688">
        <w:rPr>
          <w:rFonts w:ascii="Calibri" w:hAnsi="Calibri"/>
        </w:rPr>
        <w:t>, 28-Oct-2015. [Online]. Available: http://www.transport.gov.lk/web/index.php?option=com_content&amp;view=article&amp;id=141&amp;Itemid=113&amp;lang=en. [Accessed: 13-Mar-2016].</w:t>
      </w:r>
    </w:p>
    <w:p w:rsidR="007F1688" w:rsidRPr="007F1688" w:rsidRDefault="007F1688" w:rsidP="007F1688">
      <w:pPr>
        <w:pStyle w:val="Bibliography"/>
        <w:rPr>
          <w:rFonts w:ascii="Calibri" w:hAnsi="Calibri"/>
        </w:rPr>
      </w:pPr>
      <w:r w:rsidRPr="007F1688">
        <w:rPr>
          <w:rFonts w:ascii="Calibri" w:hAnsi="Calibri"/>
        </w:rPr>
        <w:t>[5]</w:t>
      </w:r>
      <w:r w:rsidRPr="007F1688">
        <w:rPr>
          <w:rFonts w:ascii="Calibri" w:hAnsi="Calibri"/>
        </w:rPr>
        <w:tab/>
        <w:t>G. Bradley, International Association for Development of the Information Society, and Albert-</w:t>
      </w:r>
      <w:proofErr w:type="spellStart"/>
      <w:r w:rsidRPr="007F1688">
        <w:rPr>
          <w:rFonts w:ascii="Calibri" w:hAnsi="Calibri"/>
        </w:rPr>
        <w:t>Ludwigs</w:t>
      </w:r>
      <w:proofErr w:type="spellEnd"/>
      <w:r w:rsidRPr="007F1688">
        <w:rPr>
          <w:rFonts w:ascii="Calibri" w:hAnsi="Calibri"/>
        </w:rPr>
        <w:t>-</w:t>
      </w:r>
      <w:proofErr w:type="spellStart"/>
      <w:r w:rsidRPr="007F1688">
        <w:rPr>
          <w:rFonts w:ascii="Calibri" w:hAnsi="Calibri"/>
        </w:rPr>
        <w:t>Universität</w:t>
      </w:r>
      <w:proofErr w:type="spellEnd"/>
      <w:r w:rsidRPr="007F1688">
        <w:rPr>
          <w:rFonts w:ascii="Calibri" w:hAnsi="Calibri"/>
        </w:rPr>
        <w:t xml:space="preserve"> Freiburg, Eds., </w:t>
      </w:r>
      <w:r w:rsidRPr="007F1688">
        <w:rPr>
          <w:rFonts w:ascii="Calibri" w:hAnsi="Calibri"/>
          <w:i/>
          <w:iCs/>
        </w:rPr>
        <w:t xml:space="preserve">Proceedings of the IADIS International </w:t>
      </w:r>
      <w:r w:rsidRPr="007F1688">
        <w:rPr>
          <w:rFonts w:ascii="Calibri" w:hAnsi="Calibri"/>
          <w:i/>
          <w:iCs/>
        </w:rPr>
        <w:lastRenderedPageBreak/>
        <w:t>Conference ICT, Society and Human Beings 2010: part of the IADIS Multi Conference on Computer Science and Information Systems 2010 ; Freiburg, Germany, July 29 - 31, 2010</w:t>
      </w:r>
      <w:r w:rsidRPr="007F1688">
        <w:rPr>
          <w:rFonts w:ascii="Calibri" w:hAnsi="Calibri"/>
        </w:rPr>
        <w:t xml:space="preserve">. </w:t>
      </w:r>
      <w:proofErr w:type="spellStart"/>
      <w:r w:rsidRPr="007F1688">
        <w:rPr>
          <w:rFonts w:ascii="Calibri" w:hAnsi="Calibri"/>
        </w:rPr>
        <w:t>Lisboa</w:t>
      </w:r>
      <w:proofErr w:type="spellEnd"/>
      <w:r w:rsidRPr="007F1688">
        <w:rPr>
          <w:rFonts w:ascii="Calibri" w:hAnsi="Calibri"/>
        </w:rPr>
        <w:t>: IADIS Press, 2010.</w:t>
      </w:r>
    </w:p>
    <w:p w:rsidR="007F1688" w:rsidRPr="007F1688" w:rsidRDefault="007F1688" w:rsidP="007F1688">
      <w:pPr>
        <w:pStyle w:val="Bibliography"/>
        <w:rPr>
          <w:rFonts w:ascii="Calibri" w:hAnsi="Calibri"/>
        </w:rPr>
      </w:pPr>
      <w:r w:rsidRPr="007F1688">
        <w:rPr>
          <w:rFonts w:ascii="Calibri" w:hAnsi="Calibri"/>
        </w:rPr>
        <w:t>[6]</w:t>
      </w:r>
      <w:r w:rsidRPr="007F1688">
        <w:rPr>
          <w:rFonts w:ascii="Calibri" w:hAnsi="Calibri"/>
        </w:rPr>
        <w:tab/>
        <w:t xml:space="preserve">S. </w:t>
      </w:r>
      <w:proofErr w:type="spellStart"/>
      <w:r w:rsidRPr="007F1688">
        <w:rPr>
          <w:rFonts w:ascii="Calibri" w:hAnsi="Calibri"/>
        </w:rPr>
        <w:t>Rainford</w:t>
      </w:r>
      <w:proofErr w:type="spellEnd"/>
      <w:r w:rsidRPr="007F1688">
        <w:rPr>
          <w:rFonts w:ascii="Calibri" w:hAnsi="Calibri"/>
        </w:rPr>
        <w:t xml:space="preserve">, “e-Sri Lanka: An integrated approach to e-government case study,” </w:t>
      </w:r>
      <w:r w:rsidRPr="007F1688">
        <w:rPr>
          <w:rFonts w:ascii="Calibri" w:hAnsi="Calibri"/>
          <w:i/>
          <w:iCs/>
        </w:rPr>
        <w:t>Reg. Dev. Dialogue</w:t>
      </w:r>
      <w:r w:rsidRPr="007F1688">
        <w:rPr>
          <w:rFonts w:ascii="Calibri" w:hAnsi="Calibri"/>
        </w:rPr>
        <w:t>, vol. 27, no. 2, pp. 209–218, 2006.</w:t>
      </w:r>
    </w:p>
    <w:p w:rsidR="007F1688" w:rsidRPr="007F1688" w:rsidRDefault="007F1688" w:rsidP="007F1688">
      <w:pPr>
        <w:pStyle w:val="Bibliography"/>
        <w:rPr>
          <w:rFonts w:ascii="Calibri" w:hAnsi="Calibri"/>
        </w:rPr>
      </w:pPr>
      <w:r w:rsidRPr="007F1688">
        <w:rPr>
          <w:rFonts w:ascii="Calibri" w:hAnsi="Calibri"/>
        </w:rPr>
        <w:t>[7]</w:t>
      </w:r>
      <w:r w:rsidRPr="007F1688">
        <w:rPr>
          <w:rFonts w:ascii="Calibri" w:hAnsi="Calibri"/>
        </w:rPr>
        <w:tab/>
        <w:t xml:space="preserve">ICTA, “Sri Lanka Railways - Train Schedule,” </w:t>
      </w:r>
      <w:r w:rsidRPr="007F1688">
        <w:rPr>
          <w:rFonts w:ascii="Calibri" w:hAnsi="Calibri"/>
          <w:i/>
          <w:iCs/>
        </w:rPr>
        <w:t>Sri Lanka Railways</w:t>
      </w:r>
      <w:r w:rsidRPr="007F1688">
        <w:rPr>
          <w:rFonts w:ascii="Calibri" w:hAnsi="Calibri"/>
        </w:rPr>
        <w:t>, 2011. [Online]. Available: http://eservices.railway.gov.lk/schedule. [Accessed: 13-Mar-2016].</w:t>
      </w:r>
    </w:p>
    <w:p w:rsidR="007F1688" w:rsidRPr="007F1688" w:rsidRDefault="007F1688" w:rsidP="007F1688">
      <w:pPr>
        <w:pStyle w:val="Bibliography"/>
        <w:rPr>
          <w:rFonts w:ascii="Calibri" w:hAnsi="Calibri"/>
        </w:rPr>
      </w:pPr>
      <w:r w:rsidRPr="007F1688">
        <w:rPr>
          <w:rFonts w:ascii="Calibri" w:hAnsi="Calibri"/>
        </w:rPr>
        <w:t>[8]</w:t>
      </w:r>
      <w:r w:rsidRPr="007F1688">
        <w:rPr>
          <w:rFonts w:ascii="Calibri" w:hAnsi="Calibri"/>
        </w:rPr>
        <w:tab/>
        <w:t xml:space="preserve">G. </w:t>
      </w:r>
      <w:proofErr w:type="spellStart"/>
      <w:r w:rsidRPr="007F1688">
        <w:rPr>
          <w:rFonts w:ascii="Calibri" w:hAnsi="Calibri"/>
        </w:rPr>
        <w:t>Bhashitha</w:t>
      </w:r>
      <w:proofErr w:type="spellEnd"/>
      <w:r w:rsidRPr="007F1688">
        <w:rPr>
          <w:rFonts w:ascii="Calibri" w:hAnsi="Calibri"/>
        </w:rPr>
        <w:t xml:space="preserve"> </w:t>
      </w:r>
      <w:proofErr w:type="spellStart"/>
      <w:r w:rsidRPr="007F1688">
        <w:rPr>
          <w:rFonts w:ascii="Calibri" w:hAnsi="Calibri"/>
        </w:rPr>
        <w:t>Nadun</w:t>
      </w:r>
      <w:proofErr w:type="spellEnd"/>
      <w:r w:rsidRPr="007F1688">
        <w:rPr>
          <w:rFonts w:ascii="Calibri" w:hAnsi="Calibri"/>
        </w:rPr>
        <w:t xml:space="preserve">, “Sri Lanka Train Schedule - Android Apps on Google Play,” </w:t>
      </w:r>
      <w:r w:rsidRPr="007F1688">
        <w:rPr>
          <w:rFonts w:ascii="Calibri" w:hAnsi="Calibri"/>
          <w:i/>
          <w:iCs/>
        </w:rPr>
        <w:t>Google Play</w:t>
      </w:r>
      <w:r w:rsidRPr="007F1688">
        <w:rPr>
          <w:rFonts w:ascii="Calibri" w:hAnsi="Calibri"/>
        </w:rPr>
        <w:t>, 04-Mar-2014. [Online]. Available: https://play.google.com/store/apps/details?id=lk.icta.mobile.apps.railway. [Accessed: 13-Mar-2016].</w:t>
      </w:r>
    </w:p>
    <w:p w:rsidR="00CA3E6A" w:rsidRDefault="0070742C">
      <w:r>
        <w:fldChar w:fldCharType="end"/>
      </w:r>
    </w:p>
    <w:p w:rsidR="00CA3E6A" w:rsidRDefault="00CA3E6A" w:rsidP="0024586C">
      <w:pPr>
        <w:pStyle w:val="custombody"/>
      </w:pPr>
    </w:p>
    <w:p w:rsidR="00CA3E6A" w:rsidRDefault="00CA3E6A"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39"/>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0437" w:rsidRDefault="00610437" w:rsidP="00864394">
      <w:pPr>
        <w:spacing w:after="0" w:line="240" w:lineRule="auto"/>
      </w:pPr>
      <w:r>
        <w:separator/>
      </w:r>
    </w:p>
  </w:endnote>
  <w:endnote w:type="continuationSeparator" w:id="0">
    <w:p w:rsidR="00610437" w:rsidRDefault="00610437"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735863"/>
      <w:docPartObj>
        <w:docPartGallery w:val="Page Numbers (Bottom of Page)"/>
        <w:docPartUnique/>
      </w:docPartObj>
    </w:sdtPr>
    <w:sdtEndPr>
      <w:rPr>
        <w:noProof/>
      </w:rPr>
    </w:sdtEndPr>
    <w:sdtContent>
      <w:p w:rsidR="00531BEF" w:rsidRDefault="00531BEF">
        <w:pPr>
          <w:pStyle w:val="Footer"/>
          <w:jc w:val="center"/>
        </w:pPr>
        <w:r>
          <w:fldChar w:fldCharType="begin"/>
        </w:r>
        <w:r>
          <w:instrText xml:space="preserve"> PAGE   \* MERGEFORMAT </w:instrText>
        </w:r>
        <w:r>
          <w:fldChar w:fldCharType="separate"/>
        </w:r>
        <w:r w:rsidR="00BA727A">
          <w:rPr>
            <w:noProof/>
          </w:rPr>
          <w:t>iv</w:t>
        </w:r>
        <w:r>
          <w:rPr>
            <w:noProof/>
          </w:rPr>
          <w:fldChar w:fldCharType="end"/>
        </w:r>
      </w:p>
    </w:sdtContent>
  </w:sdt>
  <w:p w:rsidR="00531BEF" w:rsidRDefault="00531B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531BEF" w:rsidRDefault="00531BEF">
        <w:pPr>
          <w:pStyle w:val="Footer"/>
          <w:jc w:val="center"/>
        </w:pPr>
        <w:r>
          <w:fldChar w:fldCharType="begin"/>
        </w:r>
        <w:r>
          <w:instrText xml:space="preserve"> PAGE   \* MERGEFORMAT </w:instrText>
        </w:r>
        <w:r>
          <w:fldChar w:fldCharType="separate"/>
        </w:r>
        <w:r w:rsidR="00BA727A">
          <w:rPr>
            <w:noProof/>
          </w:rPr>
          <w:t>49</w:t>
        </w:r>
        <w:r>
          <w:rPr>
            <w:noProof/>
          </w:rPr>
          <w:fldChar w:fldCharType="end"/>
        </w:r>
      </w:p>
    </w:sdtContent>
  </w:sdt>
  <w:p w:rsidR="00531BEF" w:rsidRDefault="00531B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0437" w:rsidRDefault="00610437" w:rsidP="00864394">
      <w:pPr>
        <w:spacing w:after="0" w:line="240" w:lineRule="auto"/>
      </w:pPr>
      <w:r>
        <w:separator/>
      </w:r>
    </w:p>
  </w:footnote>
  <w:footnote w:type="continuationSeparator" w:id="0">
    <w:p w:rsidR="00610437" w:rsidRDefault="00610437"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F7181D48"/>
    <w:lvl w:ilvl="0" w:tplc="C6C89250">
      <w:start w:val="1"/>
      <w:numFmt w:val="decimal"/>
      <w:pStyle w:val="c3customheadlevel3"/>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6A61A6"/>
    <w:multiLevelType w:val="hybridMultilevel"/>
    <w:tmpl w:val="B12C61CC"/>
    <w:lvl w:ilvl="0" w:tplc="B2AAA584">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16"/>
  </w:num>
  <w:num w:numId="4">
    <w:abstractNumId w:val="3"/>
  </w:num>
  <w:num w:numId="5">
    <w:abstractNumId w:val="19"/>
  </w:num>
  <w:num w:numId="6">
    <w:abstractNumId w:val="26"/>
  </w:num>
  <w:num w:numId="7">
    <w:abstractNumId w:val="6"/>
  </w:num>
  <w:num w:numId="8">
    <w:abstractNumId w:val="1"/>
  </w:num>
  <w:num w:numId="9">
    <w:abstractNumId w:val="23"/>
  </w:num>
  <w:num w:numId="10">
    <w:abstractNumId w:val="21"/>
  </w:num>
  <w:num w:numId="11">
    <w:abstractNumId w:val="25"/>
  </w:num>
  <w:num w:numId="12">
    <w:abstractNumId w:val="20"/>
  </w:num>
  <w:num w:numId="13">
    <w:abstractNumId w:val="0"/>
  </w:num>
  <w:num w:numId="14">
    <w:abstractNumId w:val="10"/>
  </w:num>
  <w:num w:numId="15">
    <w:abstractNumId w:val="4"/>
  </w:num>
  <w:num w:numId="16">
    <w:abstractNumId w:val="14"/>
  </w:num>
  <w:num w:numId="17">
    <w:abstractNumId w:val="5"/>
  </w:num>
  <w:num w:numId="18">
    <w:abstractNumId w:val="27"/>
  </w:num>
  <w:num w:numId="19">
    <w:abstractNumId w:val="18"/>
  </w:num>
  <w:num w:numId="20">
    <w:abstractNumId w:val="9"/>
  </w:num>
  <w:num w:numId="21">
    <w:abstractNumId w:val="24"/>
  </w:num>
  <w:num w:numId="22">
    <w:abstractNumId w:val="13"/>
  </w:num>
  <w:num w:numId="23">
    <w:abstractNumId w:val="22"/>
  </w:num>
  <w:num w:numId="24">
    <w:abstractNumId w:val="7"/>
  </w:num>
  <w:num w:numId="25">
    <w:abstractNumId w:val="12"/>
  </w:num>
  <w:num w:numId="26">
    <w:abstractNumId w:val="8"/>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17B28"/>
    <w:rsid w:val="000352C1"/>
    <w:rsid w:val="00036A2C"/>
    <w:rsid w:val="0004095A"/>
    <w:rsid w:val="00044DCA"/>
    <w:rsid w:val="00046713"/>
    <w:rsid w:val="00051E99"/>
    <w:rsid w:val="0005275F"/>
    <w:rsid w:val="0005386A"/>
    <w:rsid w:val="00065F29"/>
    <w:rsid w:val="00074BDD"/>
    <w:rsid w:val="00075215"/>
    <w:rsid w:val="000771FE"/>
    <w:rsid w:val="00083B90"/>
    <w:rsid w:val="000878C1"/>
    <w:rsid w:val="00096485"/>
    <w:rsid w:val="000A1A92"/>
    <w:rsid w:val="000A7B91"/>
    <w:rsid w:val="000B49F2"/>
    <w:rsid w:val="000C49E2"/>
    <w:rsid w:val="000D1D93"/>
    <w:rsid w:val="000D5EF0"/>
    <w:rsid w:val="000E31BF"/>
    <w:rsid w:val="000E5D80"/>
    <w:rsid w:val="00111A34"/>
    <w:rsid w:val="001137F6"/>
    <w:rsid w:val="0011725B"/>
    <w:rsid w:val="00127741"/>
    <w:rsid w:val="0013417F"/>
    <w:rsid w:val="00135AD5"/>
    <w:rsid w:val="00144333"/>
    <w:rsid w:val="0014596A"/>
    <w:rsid w:val="0019489D"/>
    <w:rsid w:val="001A36C4"/>
    <w:rsid w:val="001A6C96"/>
    <w:rsid w:val="001B0380"/>
    <w:rsid w:val="001B6C2F"/>
    <w:rsid w:val="001B6CD5"/>
    <w:rsid w:val="001C2981"/>
    <w:rsid w:val="001C4CAD"/>
    <w:rsid w:val="001D69C8"/>
    <w:rsid w:val="001D6DE9"/>
    <w:rsid w:val="001E10EE"/>
    <w:rsid w:val="001E66D7"/>
    <w:rsid w:val="001F33E2"/>
    <w:rsid w:val="001F36AF"/>
    <w:rsid w:val="001F51BD"/>
    <w:rsid w:val="002029B2"/>
    <w:rsid w:val="00222F8A"/>
    <w:rsid w:val="0024586C"/>
    <w:rsid w:val="002460D3"/>
    <w:rsid w:val="00246901"/>
    <w:rsid w:val="00246BD8"/>
    <w:rsid w:val="00247241"/>
    <w:rsid w:val="00290214"/>
    <w:rsid w:val="0029325E"/>
    <w:rsid w:val="002932B2"/>
    <w:rsid w:val="002A7494"/>
    <w:rsid w:val="002B0CC4"/>
    <w:rsid w:val="002B13C3"/>
    <w:rsid w:val="002C0AD6"/>
    <w:rsid w:val="002C408C"/>
    <w:rsid w:val="002C419A"/>
    <w:rsid w:val="002C57BD"/>
    <w:rsid w:val="002D2D08"/>
    <w:rsid w:val="002D55D5"/>
    <w:rsid w:val="002E1046"/>
    <w:rsid w:val="002E6052"/>
    <w:rsid w:val="002E6FAD"/>
    <w:rsid w:val="003028C2"/>
    <w:rsid w:val="00302FCF"/>
    <w:rsid w:val="0031328D"/>
    <w:rsid w:val="003334A6"/>
    <w:rsid w:val="003507DB"/>
    <w:rsid w:val="00354656"/>
    <w:rsid w:val="00364DE7"/>
    <w:rsid w:val="00365576"/>
    <w:rsid w:val="00365F69"/>
    <w:rsid w:val="0038174F"/>
    <w:rsid w:val="003825E4"/>
    <w:rsid w:val="003A3012"/>
    <w:rsid w:val="003B5B84"/>
    <w:rsid w:val="003E4CAA"/>
    <w:rsid w:val="003E60EC"/>
    <w:rsid w:val="003F40FA"/>
    <w:rsid w:val="003F66F9"/>
    <w:rsid w:val="003F6CA0"/>
    <w:rsid w:val="004026E9"/>
    <w:rsid w:val="004153D9"/>
    <w:rsid w:val="00424983"/>
    <w:rsid w:val="004266B6"/>
    <w:rsid w:val="0042797B"/>
    <w:rsid w:val="004324CF"/>
    <w:rsid w:val="004474E6"/>
    <w:rsid w:val="00451222"/>
    <w:rsid w:val="00451511"/>
    <w:rsid w:val="00451E8A"/>
    <w:rsid w:val="004608DE"/>
    <w:rsid w:val="00467533"/>
    <w:rsid w:val="004725CF"/>
    <w:rsid w:val="00474279"/>
    <w:rsid w:val="004749C0"/>
    <w:rsid w:val="004D0D97"/>
    <w:rsid w:val="00503CA7"/>
    <w:rsid w:val="0051432A"/>
    <w:rsid w:val="00531BEF"/>
    <w:rsid w:val="005419FF"/>
    <w:rsid w:val="0054611C"/>
    <w:rsid w:val="00556FFE"/>
    <w:rsid w:val="0057127D"/>
    <w:rsid w:val="00583029"/>
    <w:rsid w:val="00586723"/>
    <w:rsid w:val="0059171C"/>
    <w:rsid w:val="005925B2"/>
    <w:rsid w:val="00594150"/>
    <w:rsid w:val="00594EF2"/>
    <w:rsid w:val="00597C22"/>
    <w:rsid w:val="00597ECB"/>
    <w:rsid w:val="005A4C87"/>
    <w:rsid w:val="005B1290"/>
    <w:rsid w:val="005B3F28"/>
    <w:rsid w:val="005E4319"/>
    <w:rsid w:val="00600F93"/>
    <w:rsid w:val="00607748"/>
    <w:rsid w:val="006100D5"/>
    <w:rsid w:val="00610437"/>
    <w:rsid w:val="006164C9"/>
    <w:rsid w:val="00632E1B"/>
    <w:rsid w:val="00637E6A"/>
    <w:rsid w:val="0064090A"/>
    <w:rsid w:val="006409A5"/>
    <w:rsid w:val="0064544F"/>
    <w:rsid w:val="0065762B"/>
    <w:rsid w:val="006679ED"/>
    <w:rsid w:val="00671948"/>
    <w:rsid w:val="006767E0"/>
    <w:rsid w:val="006A5AE7"/>
    <w:rsid w:val="006A6A32"/>
    <w:rsid w:val="006A7434"/>
    <w:rsid w:val="006B3659"/>
    <w:rsid w:val="006B3D87"/>
    <w:rsid w:val="006C25A1"/>
    <w:rsid w:val="006C521F"/>
    <w:rsid w:val="006D5C9A"/>
    <w:rsid w:val="006E424F"/>
    <w:rsid w:val="006F1D62"/>
    <w:rsid w:val="006F25C8"/>
    <w:rsid w:val="006F4ACA"/>
    <w:rsid w:val="00706F4A"/>
    <w:rsid w:val="0070742C"/>
    <w:rsid w:val="00717C3C"/>
    <w:rsid w:val="00721202"/>
    <w:rsid w:val="007216D6"/>
    <w:rsid w:val="0072607A"/>
    <w:rsid w:val="00735B0F"/>
    <w:rsid w:val="00742C8A"/>
    <w:rsid w:val="00753D6F"/>
    <w:rsid w:val="00762A3D"/>
    <w:rsid w:val="00764456"/>
    <w:rsid w:val="007676D7"/>
    <w:rsid w:val="00785A12"/>
    <w:rsid w:val="007A22A4"/>
    <w:rsid w:val="007A3A51"/>
    <w:rsid w:val="007A5EB0"/>
    <w:rsid w:val="007A724E"/>
    <w:rsid w:val="007B24E3"/>
    <w:rsid w:val="007C012F"/>
    <w:rsid w:val="007C27C0"/>
    <w:rsid w:val="007C4D1B"/>
    <w:rsid w:val="007D345C"/>
    <w:rsid w:val="007F1688"/>
    <w:rsid w:val="008030B4"/>
    <w:rsid w:val="00804412"/>
    <w:rsid w:val="00830A30"/>
    <w:rsid w:val="0083215B"/>
    <w:rsid w:val="008423B7"/>
    <w:rsid w:val="0085112D"/>
    <w:rsid w:val="00864394"/>
    <w:rsid w:val="00866E74"/>
    <w:rsid w:val="008900EB"/>
    <w:rsid w:val="0089657D"/>
    <w:rsid w:val="008A0635"/>
    <w:rsid w:val="008A6AF1"/>
    <w:rsid w:val="008B27D1"/>
    <w:rsid w:val="008B4449"/>
    <w:rsid w:val="008C4A4D"/>
    <w:rsid w:val="008D1502"/>
    <w:rsid w:val="008D798C"/>
    <w:rsid w:val="008D7FE4"/>
    <w:rsid w:val="008E6FB9"/>
    <w:rsid w:val="008F0517"/>
    <w:rsid w:val="008F1DA5"/>
    <w:rsid w:val="008F2044"/>
    <w:rsid w:val="008F2664"/>
    <w:rsid w:val="00910B74"/>
    <w:rsid w:val="00913EFF"/>
    <w:rsid w:val="00916AA8"/>
    <w:rsid w:val="0091765B"/>
    <w:rsid w:val="00922F97"/>
    <w:rsid w:val="00943408"/>
    <w:rsid w:val="009459C6"/>
    <w:rsid w:val="00947D3C"/>
    <w:rsid w:val="009527CA"/>
    <w:rsid w:val="00952E0D"/>
    <w:rsid w:val="009614CB"/>
    <w:rsid w:val="00970280"/>
    <w:rsid w:val="0097455E"/>
    <w:rsid w:val="00977950"/>
    <w:rsid w:val="009B0279"/>
    <w:rsid w:val="009B1DA6"/>
    <w:rsid w:val="009B69E4"/>
    <w:rsid w:val="009B7656"/>
    <w:rsid w:val="009C5FE6"/>
    <w:rsid w:val="009D1531"/>
    <w:rsid w:val="009E008F"/>
    <w:rsid w:val="009E5AFE"/>
    <w:rsid w:val="009F105F"/>
    <w:rsid w:val="009F72FF"/>
    <w:rsid w:val="00A0109A"/>
    <w:rsid w:val="00A01BD4"/>
    <w:rsid w:val="00A03F22"/>
    <w:rsid w:val="00A063C4"/>
    <w:rsid w:val="00A070B0"/>
    <w:rsid w:val="00A14ED6"/>
    <w:rsid w:val="00A311C4"/>
    <w:rsid w:val="00A322C1"/>
    <w:rsid w:val="00A32C15"/>
    <w:rsid w:val="00A33B26"/>
    <w:rsid w:val="00A346E1"/>
    <w:rsid w:val="00A505B3"/>
    <w:rsid w:val="00A52B31"/>
    <w:rsid w:val="00A6246A"/>
    <w:rsid w:val="00A64F3F"/>
    <w:rsid w:val="00A7261A"/>
    <w:rsid w:val="00A87434"/>
    <w:rsid w:val="00A92A2F"/>
    <w:rsid w:val="00AA534F"/>
    <w:rsid w:val="00AB5F3C"/>
    <w:rsid w:val="00AC0561"/>
    <w:rsid w:val="00AC0A13"/>
    <w:rsid w:val="00AC27FE"/>
    <w:rsid w:val="00AD0B09"/>
    <w:rsid w:val="00AD5EAD"/>
    <w:rsid w:val="00AD64FB"/>
    <w:rsid w:val="00AD6E7D"/>
    <w:rsid w:val="00AF25C4"/>
    <w:rsid w:val="00AF78DD"/>
    <w:rsid w:val="00B075DC"/>
    <w:rsid w:val="00B14B3E"/>
    <w:rsid w:val="00B15491"/>
    <w:rsid w:val="00B25346"/>
    <w:rsid w:val="00B468DF"/>
    <w:rsid w:val="00B5246C"/>
    <w:rsid w:val="00B55B80"/>
    <w:rsid w:val="00B60DCB"/>
    <w:rsid w:val="00B61826"/>
    <w:rsid w:val="00B77E35"/>
    <w:rsid w:val="00B8078C"/>
    <w:rsid w:val="00B96C3B"/>
    <w:rsid w:val="00B973C1"/>
    <w:rsid w:val="00BA41B7"/>
    <w:rsid w:val="00BA727A"/>
    <w:rsid w:val="00BB2347"/>
    <w:rsid w:val="00BB5F80"/>
    <w:rsid w:val="00BC24C9"/>
    <w:rsid w:val="00BC3D2B"/>
    <w:rsid w:val="00BC7639"/>
    <w:rsid w:val="00BD31D5"/>
    <w:rsid w:val="00BD3403"/>
    <w:rsid w:val="00BE34DE"/>
    <w:rsid w:val="00BE394A"/>
    <w:rsid w:val="00BE5B90"/>
    <w:rsid w:val="00BE78E0"/>
    <w:rsid w:val="00BF0D77"/>
    <w:rsid w:val="00BF65DA"/>
    <w:rsid w:val="00BF7A99"/>
    <w:rsid w:val="00C02B9A"/>
    <w:rsid w:val="00C1713C"/>
    <w:rsid w:val="00C2304C"/>
    <w:rsid w:val="00C233FD"/>
    <w:rsid w:val="00C43BD5"/>
    <w:rsid w:val="00C45617"/>
    <w:rsid w:val="00C57850"/>
    <w:rsid w:val="00C62B70"/>
    <w:rsid w:val="00C652DC"/>
    <w:rsid w:val="00C65B4F"/>
    <w:rsid w:val="00C85969"/>
    <w:rsid w:val="00CA3E6A"/>
    <w:rsid w:val="00CC4063"/>
    <w:rsid w:val="00CE0B70"/>
    <w:rsid w:val="00CE5E52"/>
    <w:rsid w:val="00CF4BD6"/>
    <w:rsid w:val="00D00012"/>
    <w:rsid w:val="00D009F9"/>
    <w:rsid w:val="00D03CD5"/>
    <w:rsid w:val="00D31F5D"/>
    <w:rsid w:val="00D330A8"/>
    <w:rsid w:val="00D42735"/>
    <w:rsid w:val="00D43279"/>
    <w:rsid w:val="00D45A33"/>
    <w:rsid w:val="00D503C1"/>
    <w:rsid w:val="00D62A3B"/>
    <w:rsid w:val="00D64594"/>
    <w:rsid w:val="00D71FAF"/>
    <w:rsid w:val="00D735B2"/>
    <w:rsid w:val="00D811C9"/>
    <w:rsid w:val="00D876EA"/>
    <w:rsid w:val="00D9231A"/>
    <w:rsid w:val="00DA503B"/>
    <w:rsid w:val="00DA5FCA"/>
    <w:rsid w:val="00DA6F09"/>
    <w:rsid w:val="00DC51E7"/>
    <w:rsid w:val="00DE0C28"/>
    <w:rsid w:val="00DE0D2D"/>
    <w:rsid w:val="00DE3CD6"/>
    <w:rsid w:val="00E03B02"/>
    <w:rsid w:val="00E11B30"/>
    <w:rsid w:val="00E15305"/>
    <w:rsid w:val="00E17F97"/>
    <w:rsid w:val="00E26D15"/>
    <w:rsid w:val="00E35D30"/>
    <w:rsid w:val="00E36521"/>
    <w:rsid w:val="00E40143"/>
    <w:rsid w:val="00E47185"/>
    <w:rsid w:val="00E53FEA"/>
    <w:rsid w:val="00E53FFB"/>
    <w:rsid w:val="00E56200"/>
    <w:rsid w:val="00E565F3"/>
    <w:rsid w:val="00E60773"/>
    <w:rsid w:val="00E70C38"/>
    <w:rsid w:val="00E819DB"/>
    <w:rsid w:val="00E830DE"/>
    <w:rsid w:val="00E855AF"/>
    <w:rsid w:val="00E90CAF"/>
    <w:rsid w:val="00E9578B"/>
    <w:rsid w:val="00EA4183"/>
    <w:rsid w:val="00EA5804"/>
    <w:rsid w:val="00EA5BE6"/>
    <w:rsid w:val="00EA794A"/>
    <w:rsid w:val="00EB4589"/>
    <w:rsid w:val="00EC4036"/>
    <w:rsid w:val="00EE1D7C"/>
    <w:rsid w:val="00EE4A2D"/>
    <w:rsid w:val="00EE55AA"/>
    <w:rsid w:val="00EF03FB"/>
    <w:rsid w:val="00EF4570"/>
    <w:rsid w:val="00EF58C3"/>
    <w:rsid w:val="00F03D36"/>
    <w:rsid w:val="00F151A1"/>
    <w:rsid w:val="00F17369"/>
    <w:rsid w:val="00F21844"/>
    <w:rsid w:val="00F32F1D"/>
    <w:rsid w:val="00F403B7"/>
    <w:rsid w:val="00F43E8D"/>
    <w:rsid w:val="00F54F75"/>
    <w:rsid w:val="00F62879"/>
    <w:rsid w:val="00F810FB"/>
    <w:rsid w:val="00F823D1"/>
    <w:rsid w:val="00F85797"/>
    <w:rsid w:val="00F8627F"/>
    <w:rsid w:val="00F954B9"/>
    <w:rsid w:val="00F9757A"/>
    <w:rsid w:val="00F978BF"/>
    <w:rsid w:val="00FA4451"/>
    <w:rsid w:val="00FA7FFE"/>
    <w:rsid w:val="00FB1A7F"/>
    <w:rsid w:val="00FB2079"/>
    <w:rsid w:val="00FB55E4"/>
    <w:rsid w:val="00FB6988"/>
    <w:rsid w:val="00FD00CC"/>
    <w:rsid w:val="00FD6672"/>
    <w:rsid w:val="00FD68C6"/>
    <w:rsid w:val="00FE7D5D"/>
    <w:rsid w:val="00FE7D61"/>
    <w:rsid w:val="00FF163A"/>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24586C"/>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24586C"/>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9614CB"/>
    <w:pPr>
      <w:spacing w:after="0"/>
    </w:p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3">
    <w:name w:val="c3_custom_head_level_3"/>
    <w:basedOn w:val="Heading2"/>
    <w:next w:val="custombody"/>
    <w:link w:val="c3customheadlevel3Char"/>
    <w:autoRedefine/>
    <w:qFormat/>
    <w:rsid w:val="00D62A3B"/>
    <w:pPr>
      <w:numPr>
        <w:numId w:val="24"/>
      </w:numPr>
      <w:spacing w:before="120" w:after="120" w:line="360" w:lineRule="auto"/>
      <w:ind w:left="360"/>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3Char">
    <w:name w:val="c3_custom_head_level_3 Char"/>
    <w:basedOn w:val="Heading2Char"/>
    <w:link w:val="c3customheadlevel3"/>
    <w:rsid w:val="00D62A3B"/>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jp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jp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6</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7</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8</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9</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1</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2</b:RefOrder>
  </b:Source>
  <b:Source>
    <b:Tag>Sri15</b:Tag>
    <b:SourceType>InternetSite</b:SourceType>
    <b:Guid>{487F4304-CF73-4E64-99A9-4707E58E3EF1}</b:Guid>
    <b:Title>Sri Lanka Railways</b:Title>
    <b:YearAccessed>2015</b:YearAccessed>
    <b:MonthAccessed>11</b:MonthAccessed>
    <b:DayAccessed>22</b:DayAccessed>
    <b:URL>http://www.slrail.info/</b:URL>
    <b:RefOrder>3</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4</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5</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0DD40131-89F2-47E3-9C19-E750E3C62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1</TotalTime>
  <Pages>59</Pages>
  <Words>11889</Words>
  <Characters>67773</Characters>
  <Application>Microsoft Office Word</Application>
  <DocSecurity>0</DocSecurity>
  <Lines>564</Lines>
  <Paragraphs>159</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79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320</cp:revision>
  <dcterms:created xsi:type="dcterms:W3CDTF">2015-11-10T14:33:00Z</dcterms:created>
  <dcterms:modified xsi:type="dcterms:W3CDTF">2016-03-13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